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13410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942"/>
        <w:gridCol w:w="1208"/>
        <w:gridCol w:w="7975"/>
        <w:gridCol w:w="1285"/>
      </w:tblGrid>
      <w:tr w:rsidR="005F7A48" w:rsidRPr="00E02147" w14:paraId="39146947" w14:textId="77777777" w:rsidTr="00A271E6">
        <w:trPr>
          <w:gridAfter w:val="1"/>
          <w:wAfter w:w="1285" w:type="dxa"/>
        </w:trPr>
        <w:tc>
          <w:tcPr>
            <w:tcW w:w="12125" w:type="dxa"/>
            <w:gridSpan w:val="3"/>
            <w:tcBorders>
              <w:top w:val="nil"/>
              <w:left w:val="nil"/>
              <w:bottom w:val="nil"/>
              <w:right w:val="nil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6F250D9" w14:textId="1ADF5CBC" w:rsidR="005F7A48" w:rsidRPr="00E02147" w:rsidRDefault="009C43E0">
            <w:pPr>
              <w:rPr>
                <w:rFonts w:ascii="Arial" w:hAnsi="Arial" w:cs="Arial"/>
                <w:b/>
                <w:bCs/>
              </w:rPr>
            </w:pPr>
            <w:r w:rsidRPr="00F46F9E">
              <w:rPr>
                <w:rFonts w:ascii="Arial" w:hAnsi="Arial" w:cs="Arial"/>
                <w:b/>
                <w:bCs/>
              </w:rPr>
              <w:t xml:space="preserve">Supplementary File </w:t>
            </w:r>
            <w:r>
              <w:rPr>
                <w:rFonts w:ascii="Arial" w:hAnsi="Arial" w:cs="Arial"/>
                <w:b/>
                <w:bCs/>
              </w:rPr>
              <w:t>6</w:t>
            </w:r>
            <w:r w:rsidR="00041B3A" w:rsidRPr="00123155">
              <w:rPr>
                <w:rFonts w:ascii="Arial" w:hAnsi="Arial" w:cs="Arial"/>
                <w:b/>
                <w:bCs/>
              </w:rPr>
              <w:t>.</w:t>
            </w:r>
            <w:r w:rsidR="00041B3A" w:rsidRPr="00E02147">
              <w:rPr>
                <w:rFonts w:ascii="Arial" w:hAnsi="Arial" w:cs="Arial"/>
                <w:b/>
                <w:bCs/>
              </w:rPr>
              <w:t xml:space="preserve"> Strains</w:t>
            </w:r>
            <w:r w:rsidR="00647794" w:rsidRPr="00E02147">
              <w:rPr>
                <w:rFonts w:ascii="Arial" w:hAnsi="Arial" w:cs="Arial"/>
                <w:b/>
                <w:bCs/>
              </w:rPr>
              <w:t xml:space="preserve"> and</w:t>
            </w:r>
            <w:r w:rsidR="00041B3A" w:rsidRPr="00E02147">
              <w:rPr>
                <w:rFonts w:ascii="Arial" w:hAnsi="Arial" w:cs="Arial"/>
                <w:b/>
                <w:bCs/>
              </w:rPr>
              <w:t xml:space="preserve"> plasmids used in this study</w:t>
            </w:r>
          </w:p>
        </w:tc>
      </w:tr>
      <w:tr w:rsidR="00653550" w:rsidRPr="00E02147" w14:paraId="3EB1E8FA" w14:textId="77777777" w:rsidTr="00A271E6">
        <w:tc>
          <w:tcPr>
            <w:tcW w:w="2942" w:type="dxa"/>
            <w:tcBorders>
              <w:top w:val="double" w:sz="6" w:space="0" w:color="auto"/>
              <w:bottom w:val="single" w:sz="6" w:space="0" w:color="000000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F179777" w14:textId="77777777" w:rsidR="005F7A48" w:rsidRPr="00CC7D3F" w:rsidRDefault="00041B3A">
            <w:pPr>
              <w:jc w:val="center"/>
              <w:rPr>
                <w:rFonts w:ascii="Arial" w:hAnsi="Arial" w:cs="Arial"/>
              </w:rPr>
            </w:pPr>
            <w:r w:rsidRPr="00CC7D3F">
              <w:rPr>
                <w:rFonts w:ascii="Arial" w:hAnsi="Arial" w:cs="Arial"/>
              </w:rPr>
              <w:t>Strain</w:t>
            </w:r>
          </w:p>
        </w:tc>
        <w:tc>
          <w:tcPr>
            <w:tcW w:w="1208" w:type="dxa"/>
            <w:tcBorders>
              <w:top w:val="double" w:sz="6" w:space="0" w:color="auto"/>
              <w:bottom w:val="single" w:sz="6" w:space="0" w:color="000000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71AA5CB" w14:textId="77777777" w:rsidR="005F7A48" w:rsidRPr="00CC7D3F" w:rsidRDefault="00041B3A">
            <w:pPr>
              <w:jc w:val="center"/>
              <w:rPr>
                <w:rFonts w:ascii="Arial" w:hAnsi="Arial" w:cs="Arial"/>
              </w:rPr>
            </w:pPr>
            <w:r w:rsidRPr="00CC7D3F">
              <w:rPr>
                <w:rFonts w:ascii="Arial" w:hAnsi="Arial" w:cs="Arial"/>
              </w:rPr>
              <w:t>Strain.ID</w:t>
            </w:r>
          </w:p>
        </w:tc>
        <w:tc>
          <w:tcPr>
            <w:tcW w:w="7975" w:type="dxa"/>
            <w:tcBorders>
              <w:top w:val="double" w:sz="6" w:space="0" w:color="auto"/>
              <w:bottom w:val="single" w:sz="6" w:space="0" w:color="000000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4457365C" w14:textId="77777777" w:rsidR="005F7A48" w:rsidRPr="00CC7D3F" w:rsidRDefault="00041B3A">
            <w:pPr>
              <w:jc w:val="center"/>
              <w:rPr>
                <w:rFonts w:ascii="Arial" w:hAnsi="Arial" w:cs="Arial"/>
              </w:rPr>
            </w:pPr>
            <w:r w:rsidRPr="00CC7D3F">
              <w:rPr>
                <w:rFonts w:ascii="Arial" w:hAnsi="Arial" w:cs="Arial"/>
              </w:rPr>
              <w:t>Description</w:t>
            </w:r>
          </w:p>
        </w:tc>
        <w:tc>
          <w:tcPr>
            <w:tcW w:w="1285" w:type="dxa"/>
            <w:tcBorders>
              <w:top w:val="double" w:sz="6" w:space="0" w:color="auto"/>
              <w:bottom w:val="single" w:sz="6" w:space="0" w:color="000000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60CD4A8D" w14:textId="77777777" w:rsidR="005F7A48" w:rsidRPr="00CC7D3F" w:rsidRDefault="00041B3A">
            <w:pPr>
              <w:jc w:val="center"/>
              <w:rPr>
                <w:rFonts w:ascii="Arial" w:hAnsi="Arial" w:cs="Arial"/>
              </w:rPr>
            </w:pPr>
            <w:r w:rsidRPr="00CC7D3F">
              <w:rPr>
                <w:rFonts w:ascii="Arial" w:hAnsi="Arial" w:cs="Arial"/>
              </w:rPr>
              <w:t>Source</w:t>
            </w:r>
          </w:p>
        </w:tc>
      </w:tr>
      <w:tr w:rsidR="00E02147" w:rsidRPr="00E02147" w14:paraId="4EC0EAF1" w14:textId="77777777" w:rsidTr="00A271E6">
        <w:tc>
          <w:tcPr>
            <w:tcW w:w="2942" w:type="dxa"/>
            <w:shd w:val="clear" w:color="auto" w:fill="DBDBDB" w:themeFill="accent3" w:themeFillTint="66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A438BEC" w14:textId="77777777" w:rsidR="005F7A48" w:rsidRPr="00E02147" w:rsidRDefault="00041B3A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  <w:i/>
                <w:iCs/>
              </w:rPr>
              <w:t>P. aeruginosa</w:t>
            </w:r>
          </w:p>
        </w:tc>
        <w:tc>
          <w:tcPr>
            <w:tcW w:w="1208" w:type="dxa"/>
            <w:shd w:val="clear" w:color="auto" w:fill="DBDBDB" w:themeFill="accent3" w:themeFillTint="66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C5BB30E" w14:textId="77777777" w:rsidR="005F7A48" w:rsidRPr="00E02147" w:rsidRDefault="005F7A48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7975" w:type="dxa"/>
            <w:shd w:val="clear" w:color="auto" w:fill="DBDBDB" w:themeFill="accent3" w:themeFillTint="66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4F0DD28" w14:textId="77777777" w:rsidR="005F7A48" w:rsidRPr="00E02147" w:rsidRDefault="005F7A48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85" w:type="dxa"/>
            <w:shd w:val="clear" w:color="auto" w:fill="DBDBDB" w:themeFill="accent3" w:themeFillTint="66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760FC6F" w14:textId="77777777" w:rsidR="005F7A48" w:rsidRPr="00E02147" w:rsidRDefault="005F7A48">
            <w:pPr>
              <w:jc w:val="center"/>
              <w:rPr>
                <w:rFonts w:ascii="Arial" w:hAnsi="Arial" w:cs="Arial"/>
              </w:rPr>
            </w:pPr>
          </w:p>
        </w:tc>
      </w:tr>
      <w:tr w:rsidR="00653550" w:rsidRPr="00E02147" w14:paraId="72D16E5F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A01F75E" w14:textId="77777777" w:rsidR="005F7A48" w:rsidRPr="00E02147" w:rsidRDefault="00041B3A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14</w:t>
            </w:r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WT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87BA67F" w14:textId="77777777" w:rsidR="005F7A48" w:rsidRPr="00E02147" w:rsidRDefault="00041B3A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122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AAF0557" w14:textId="74D944FF" w:rsidR="005F7A48" w:rsidRPr="00E02147" w:rsidRDefault="00041B3A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Laboratory reference strain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76CC515" w14:textId="301535BE" w:rsidR="005F7A48" w:rsidRPr="00E02147" w:rsidRDefault="005956BB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/>
            </w:r>
            <w:r w:rsidR="00187145" w:rsidRPr="00E02147">
              <w:rPr>
                <w:rFonts w:ascii="Arial" w:hAnsi="Arial" w:cs="Arial"/>
              </w:rPr>
              <w:instrText xml:space="preserve"> ADDIN EN.CITE &lt;EndNote&gt;&lt;Cite&gt;&lt;Author&gt;Rahme&lt;/Author&gt;&lt;Year&gt;1995&lt;/Year&gt;&lt;RecNum&gt;106&lt;/RecNum&gt;&lt;DisplayText&gt;(1)&lt;/DisplayText&gt;&lt;record&gt;&lt;rec-number&gt;106&lt;/rec-number&gt;&lt;foreign-keys&gt;&lt;key app="EN" db-id="rrzwwwaze9ez06e0vz1pvxwpetaetwzspxvv" timestamp="1585599764"&gt;106&lt;/key&gt;&lt;/foreign-keys&gt;&lt;ref-type name="Journal Article"&gt;17&lt;/ref-type&gt;&lt;contributors&gt;&lt;authors&gt;&lt;author&gt;Rahme, L. G.&lt;/author&gt;&lt;author&gt;Stevens, E. J.&lt;/author&gt;&lt;author&gt;Wolfort, S. F.&lt;/author&gt;&lt;author&gt;Shao, J.&lt;/author&gt;&lt;author&gt;Tompkins, R. G.&lt;/author&gt;&lt;author&gt;Ausubel, F. M.&lt;/author&gt;&lt;/authors&gt;&lt;/contributors&gt;&lt;auth-address&gt;Department of Genetics, Harvard Medical School, Boston, MA 02114, USA.&lt;/auth-address&gt;&lt;titles&gt;&lt;title&gt;Common virulence factors for bacterial pathogenicity in plants and animals&lt;/title&gt;&lt;secondary-title&gt;Science&lt;/secondary-title&gt;&lt;/titles&gt;&lt;pages&gt;1899-902&lt;/pages&gt;&lt;volume&gt;268&lt;/volume&gt;&lt;number&gt;5219&lt;/number&gt;&lt;keywords&gt;&lt;keyword&gt;*ADP Ribose Transferases&lt;/keyword&gt;&lt;keyword&gt;Animals&lt;/keyword&gt;&lt;keyword&gt;Arabidopsis/*microbiology&lt;/keyword&gt;&lt;keyword&gt;Bacterial Proteins/genetics&lt;/keyword&gt;&lt;keyword&gt;*Bacterial Toxins&lt;/keyword&gt;&lt;keyword&gt;Base Sequence&lt;/keyword&gt;&lt;keyword&gt;Burns/complications&lt;/keyword&gt;&lt;keyword&gt;Exotoxins/genetics&lt;/keyword&gt;&lt;keyword&gt;Male&lt;/keyword&gt;&lt;keyword&gt;Mice&lt;/keyword&gt;&lt;keyword&gt;Molecular Sequence Data&lt;/keyword&gt;&lt;keyword&gt;Mutation&lt;/keyword&gt;&lt;keyword&gt;Phospholipases/genetics&lt;/keyword&gt;&lt;keyword&gt;Plant Diseases/*microbiology&lt;/keyword&gt;&lt;keyword&gt;Pseudomonas Infections/*microbiology&lt;/keyword&gt;&lt;keyword&gt;Pseudomonas aeruginosa/genetics/growth &amp;amp; development/*pathogenicity&lt;/keyword&gt;&lt;keyword&gt;Support, Non-U.S. Gov&amp;apos;t&lt;/keyword&gt;&lt;keyword&gt;Virulence/genetics&lt;/keyword&gt;&lt;keyword&gt;*Virulence Factors&lt;/keyword&gt;&lt;/keywords&gt;&lt;dates&gt;&lt;year&gt;1995&lt;/year&gt;&lt;pub-dates&gt;&lt;date&gt;Jun 30&lt;/date&gt;&lt;/pub-dates&gt;&lt;/dates&gt;&lt;accession-num&gt;7604262&lt;/accession-num&gt;&lt;urls&gt;&lt;related-urls&gt;&lt;url&gt;http://www.ncbi.nlm.nih.gov/entrez/query.fcgi?cmd=Retrieve&amp;amp;db=PubMed&amp;amp;dopt=Citation&amp;amp;list_uids=7604262&lt;/url&gt;&lt;/related-urls&gt;&lt;/urls&gt;&lt;/record&gt;&lt;/Cite&gt;&lt;/EndNote&gt;</w:instrText>
            </w:r>
            <w:r w:rsidRPr="00E02147">
              <w:rPr>
                <w:rFonts w:ascii="Arial" w:hAnsi="Arial" w:cs="Arial"/>
              </w:rPr>
              <w:fldChar w:fldCharType="separate"/>
            </w:r>
            <w:r w:rsidR="00187145" w:rsidRPr="00E02147">
              <w:rPr>
                <w:rFonts w:ascii="Arial" w:hAnsi="Arial" w:cs="Arial"/>
                <w:noProof/>
              </w:rPr>
              <w:t>(1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53550" w:rsidRPr="00E02147" w14:paraId="0E9239E0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784381B" w14:textId="77777777" w:rsidR="005F7A48" w:rsidRPr="00E02147" w:rsidRDefault="00041B3A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14</w:t>
            </w:r>
            <w:r w:rsidRPr="00E02147">
              <w:rPr>
                <w:rFonts w:ascii="Arial" w:hAnsi="Arial" w:cs="Arial"/>
                <w:i/>
                <w:iCs/>
              </w:rPr>
              <w:t xml:space="preserve">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lasR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6695EEA" w14:textId="77777777" w:rsidR="005F7A48" w:rsidRPr="00E02147" w:rsidRDefault="00041B3A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164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36B218F" w14:textId="2863A604" w:rsidR="005F7A48" w:rsidRPr="00E02147" w:rsidRDefault="007433B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A14 WT (</w:t>
            </w:r>
            <w:r w:rsidR="00041B3A" w:rsidRPr="00E02147">
              <w:rPr>
                <w:rFonts w:ascii="Arial" w:hAnsi="Arial" w:cs="Arial"/>
              </w:rPr>
              <w:t>DH122</w:t>
            </w:r>
            <w:r>
              <w:rPr>
                <w:rFonts w:ascii="Arial" w:hAnsi="Arial" w:cs="Arial"/>
              </w:rPr>
              <w:t>)</w:t>
            </w:r>
            <w:r w:rsidR="00041B3A" w:rsidRPr="00E02147">
              <w:rPr>
                <w:rFonts w:ascii="Arial" w:hAnsi="Arial" w:cs="Arial"/>
              </w:rPr>
              <w:t xml:space="preserve"> with in</w:t>
            </w:r>
            <w:r w:rsidR="00400E5B" w:rsidRPr="00E02147">
              <w:rPr>
                <w:rFonts w:ascii="Arial" w:hAnsi="Arial" w:cs="Arial"/>
              </w:rPr>
              <w:t>-</w:t>
            </w:r>
            <w:r w:rsidR="00041B3A" w:rsidRPr="00E02147">
              <w:rPr>
                <w:rFonts w:ascii="Arial" w:hAnsi="Arial" w:cs="Arial"/>
              </w:rPr>
              <w:t xml:space="preserve">frame deletion of </w:t>
            </w:r>
            <w:proofErr w:type="spellStart"/>
            <w:r w:rsidR="00041B3A" w:rsidRPr="00E02147">
              <w:rPr>
                <w:rFonts w:ascii="Arial" w:hAnsi="Arial" w:cs="Arial"/>
                <w:i/>
                <w:iCs/>
              </w:rPr>
              <w:t>lasR</w:t>
            </w:r>
            <w:proofErr w:type="spellEnd"/>
            <w:r w:rsidR="00041B3A"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="00041B3A" w:rsidRPr="00E02147">
              <w:rPr>
                <w:rFonts w:ascii="Arial" w:hAnsi="Arial" w:cs="Arial"/>
              </w:rPr>
              <w:t>(PA14</w:t>
            </w:r>
            <w:r w:rsidR="00F6705B" w:rsidRPr="00E02147">
              <w:rPr>
                <w:rFonts w:ascii="Arial" w:hAnsi="Arial" w:cs="Arial"/>
              </w:rPr>
              <w:t>_</w:t>
            </w:r>
            <w:r w:rsidR="00041B3A" w:rsidRPr="00E02147">
              <w:rPr>
                <w:rFonts w:ascii="Arial" w:hAnsi="Arial" w:cs="Arial"/>
              </w:rPr>
              <w:t>45960</w:t>
            </w:r>
            <w:r w:rsidR="00041B3A" w:rsidRPr="00E02147">
              <w:rPr>
                <w:rFonts w:ascii="Arial" w:hAnsi="Arial" w:cs="Arial"/>
                <w:i/>
                <w:iCs/>
              </w:rPr>
              <w:t>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1687206" w14:textId="77777777" w:rsidR="005F7A48" w:rsidRPr="00E02147" w:rsidRDefault="00927C18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Ib2dhbjwvQXV0aG9yPjxZZWFyPjIwMDQ8L1llYXI+PFJl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==
</w:fldData>
              </w:fldChar>
            </w:r>
            <w:r w:rsidR="00187145" w:rsidRPr="00E02147">
              <w:rPr>
                <w:rFonts w:ascii="Arial" w:hAnsi="Arial" w:cs="Arial"/>
              </w:rPr>
              <w:instrText xml:space="preserve"> ADDIN EN.CITE </w:instrText>
            </w:r>
            <w:r w:rsidR="00187145" w:rsidRPr="00E02147">
              <w:rPr>
                <w:rFonts w:ascii="Arial" w:hAnsi="Arial" w:cs="Arial"/>
              </w:rPr>
              <w:fldChar w:fldCharType="begin">
                <w:fldData xml:space="preserve">PEVuZE5vdGU+PENpdGU+PEF1dGhvcj5Ib2dhbjwvQXV0aG9yPjxZZWFyPjIwMDQ8L1llYXI+PFJl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==
</w:fldData>
              </w:fldChar>
            </w:r>
            <w:r w:rsidR="00187145" w:rsidRPr="00E02147">
              <w:rPr>
                <w:rFonts w:ascii="Arial" w:hAnsi="Arial" w:cs="Arial"/>
              </w:rPr>
              <w:instrText xml:space="preserve"> ADDIN EN.CITE.DATA </w:instrText>
            </w:r>
            <w:r w:rsidR="00187145" w:rsidRPr="00E02147">
              <w:rPr>
                <w:rFonts w:ascii="Arial" w:hAnsi="Arial" w:cs="Arial"/>
              </w:rPr>
            </w:r>
            <w:r w:rsidR="00187145"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="00187145" w:rsidRPr="00E02147">
              <w:rPr>
                <w:rFonts w:ascii="Arial" w:hAnsi="Arial" w:cs="Arial"/>
                <w:noProof/>
              </w:rPr>
              <w:t>(2)</w:t>
            </w:r>
            <w:r w:rsidRPr="00E02147">
              <w:rPr>
                <w:rFonts w:ascii="Arial" w:hAnsi="Arial" w:cs="Arial"/>
              </w:rPr>
              <w:fldChar w:fldCharType="end"/>
            </w:r>
          </w:p>
          <w:p w14:paraId="5FF329AA" w14:textId="6FD6758C" w:rsidR="00DA698F" w:rsidRPr="00E02147" w:rsidRDefault="00DA698F" w:rsidP="00DA698F">
            <w:pPr>
              <w:rPr>
                <w:rFonts w:ascii="Arial" w:hAnsi="Arial" w:cs="Arial"/>
              </w:rPr>
            </w:pPr>
          </w:p>
        </w:tc>
      </w:tr>
      <w:tr w:rsidR="00DA698F" w:rsidRPr="00E02147" w14:paraId="133BEF27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D5D6A6B" w14:textId="0AC52C7A" w:rsidR="00DA698F" w:rsidRPr="00E02147" w:rsidRDefault="00DA698F" w:rsidP="007320FB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O-MW1qsc1</w:t>
            </w:r>
            <w:r w:rsidR="006765CE" w:rsidRPr="00E02147">
              <w:rPr>
                <w:rFonts w:ascii="Arial" w:hAnsi="Arial" w:cs="Arial"/>
              </w:rPr>
              <w:t>02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3C87D23" w14:textId="5CB5EB26" w:rsidR="00DA698F" w:rsidRPr="00E02147" w:rsidRDefault="00DA698F" w:rsidP="007320FB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161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D7581B5" w14:textId="5407E5B5" w:rsidR="00DA698F" w:rsidRPr="00E02147" w:rsidRDefault="00DA698F" w:rsidP="007320FB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AHL-sensing bioreporter; PAO1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lasIrhlI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 xml:space="preserve">mutant with Tn5-B22, which contains </w:t>
            </w:r>
            <w:proofErr w:type="spellStart"/>
            <w:r w:rsidRPr="00E02147">
              <w:rPr>
                <w:rFonts w:ascii="Arial" w:hAnsi="Arial" w:cs="Arial"/>
              </w:rPr>
              <w:t>promoterless</w:t>
            </w:r>
            <w:proofErr w:type="spellEnd"/>
            <w:r w:rsidRPr="00E02147">
              <w:rPr>
                <w:rFonts w:ascii="Arial" w:hAnsi="Arial" w:cs="Arial"/>
              </w:rPr>
              <w:t xml:space="preserve"> </w:t>
            </w:r>
            <w:r w:rsidRPr="00E02147">
              <w:rPr>
                <w:rFonts w:ascii="Arial" w:hAnsi="Arial" w:cs="Arial"/>
                <w:i/>
                <w:iCs/>
              </w:rPr>
              <w:t>lacZ</w:t>
            </w:r>
            <w:r w:rsidR="00D57587" w:rsidRPr="00E02147">
              <w:rPr>
                <w:rFonts w:ascii="Arial" w:hAnsi="Arial" w:cs="Arial"/>
              </w:rPr>
              <w:t xml:space="preserve"> located within PA1896 </w:t>
            </w:r>
            <w:r w:rsidR="0067595E" w:rsidRPr="00E02147">
              <w:rPr>
                <w:rFonts w:ascii="Arial" w:hAnsi="Arial" w:cs="Arial"/>
              </w:rPr>
              <w:t xml:space="preserve">(hypothetical protein) </w:t>
            </w:r>
            <w:r w:rsidR="00D57587" w:rsidRPr="00E02147">
              <w:rPr>
                <w:rFonts w:ascii="Arial" w:hAnsi="Arial" w:cs="Arial"/>
              </w:rPr>
              <w:t>at ch</w:t>
            </w:r>
            <w:r w:rsidR="00794F0D" w:rsidRPr="00E02147">
              <w:rPr>
                <w:rFonts w:ascii="Arial" w:hAnsi="Arial" w:cs="Arial"/>
              </w:rPr>
              <w:t>r</w:t>
            </w:r>
            <w:r w:rsidR="00D57587" w:rsidRPr="00E02147">
              <w:rPr>
                <w:rFonts w:ascii="Arial" w:hAnsi="Arial" w:cs="Arial"/>
              </w:rPr>
              <w:t>omosomal location of 2,067,716.</w:t>
            </w:r>
            <w:r w:rsidR="00574470" w:rsidRPr="00E02147">
              <w:rPr>
                <w:rFonts w:ascii="Arial" w:hAnsi="Arial" w:cs="Arial"/>
              </w:rPr>
              <w:t xml:space="preserve"> Responsive to 3OC</w:t>
            </w:r>
            <w:r w:rsidR="00574470" w:rsidRPr="00E02147">
              <w:rPr>
                <w:rFonts w:ascii="Arial" w:hAnsi="Arial" w:cs="Arial"/>
                <w:vertAlign w:val="subscript"/>
              </w:rPr>
              <w:t>12</w:t>
            </w:r>
            <w:r w:rsidR="00574470" w:rsidRPr="00E02147">
              <w:rPr>
                <w:rFonts w:ascii="Arial" w:hAnsi="Arial" w:cs="Arial"/>
              </w:rPr>
              <w:t>-HSL but not C</w:t>
            </w:r>
            <w:r w:rsidR="00574470" w:rsidRPr="00E02147">
              <w:rPr>
                <w:rFonts w:ascii="Arial" w:hAnsi="Arial" w:cs="Arial"/>
                <w:vertAlign w:val="subscript"/>
              </w:rPr>
              <w:t>4</w:t>
            </w:r>
            <w:r w:rsidR="00574470" w:rsidRPr="00E02147">
              <w:rPr>
                <w:rFonts w:ascii="Arial" w:hAnsi="Arial" w:cs="Arial"/>
              </w:rPr>
              <w:t>-HSL.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FFDB601" w14:textId="3306A530" w:rsidR="00DA698F" w:rsidRPr="00E02147" w:rsidRDefault="00DA698F" w:rsidP="007320FB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aGl0ZWxleTwvQXV0aG9yPjxZZWFyPjE5OTk8L1llYXI+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==
</w:fldData>
              </w:fldChar>
            </w:r>
            <w:r w:rsidR="00562F73" w:rsidRPr="00E02147">
              <w:rPr>
                <w:rFonts w:ascii="Arial" w:hAnsi="Arial" w:cs="Arial"/>
              </w:rPr>
              <w:instrText xml:space="preserve"> ADDIN EN.CITE </w:instrText>
            </w:r>
            <w:r w:rsidR="00562F73" w:rsidRPr="00E02147">
              <w:rPr>
                <w:rFonts w:ascii="Arial" w:hAnsi="Arial" w:cs="Arial"/>
              </w:rPr>
              <w:fldChar w:fldCharType="begin">
                <w:fldData xml:space="preserve">PEVuZE5vdGU+PENpdGU+PEF1dGhvcj5XaGl0ZWxleTwvQXV0aG9yPjxZZWFyPjE5OTk8L1llYXI+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==
</w:fldData>
              </w:fldChar>
            </w:r>
            <w:r w:rsidR="00562F73" w:rsidRPr="00E02147">
              <w:rPr>
                <w:rFonts w:ascii="Arial" w:hAnsi="Arial" w:cs="Arial"/>
              </w:rPr>
              <w:instrText xml:space="preserve"> ADDIN EN.CITE.DATA </w:instrText>
            </w:r>
            <w:r w:rsidR="00562F73" w:rsidRPr="00E02147">
              <w:rPr>
                <w:rFonts w:ascii="Arial" w:hAnsi="Arial" w:cs="Arial"/>
              </w:rPr>
            </w:r>
            <w:r w:rsidR="00562F73"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="00562F73" w:rsidRPr="00E02147">
              <w:rPr>
                <w:rFonts w:ascii="Arial" w:hAnsi="Arial" w:cs="Arial"/>
                <w:noProof/>
              </w:rPr>
              <w:t>(3, 4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DA698F" w:rsidRPr="00E02147" w14:paraId="7F1896C8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A2C61B9" w14:textId="6F647DB3" w:rsidR="00DA698F" w:rsidRPr="00E02147" w:rsidRDefault="00DA698F" w:rsidP="00DA698F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O-MW1qsc131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3ADD417" w14:textId="7D3729F2" w:rsidR="00DA698F" w:rsidRPr="00E02147" w:rsidRDefault="00DA698F" w:rsidP="00DA698F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162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EAE670C" w14:textId="2192726C" w:rsidR="00DA698F" w:rsidRPr="00E02147" w:rsidRDefault="00DA698F" w:rsidP="00DA698F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AHL-sensing bioreporter; PAO1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lasIrhlI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 xml:space="preserve">mutant with Tn5-B22, which contains </w:t>
            </w:r>
            <w:proofErr w:type="spellStart"/>
            <w:r w:rsidRPr="00E02147">
              <w:rPr>
                <w:rFonts w:ascii="Arial" w:hAnsi="Arial" w:cs="Arial"/>
              </w:rPr>
              <w:t>promoterless</w:t>
            </w:r>
            <w:proofErr w:type="spellEnd"/>
            <w:r w:rsidRPr="00E02147">
              <w:rPr>
                <w:rFonts w:ascii="Arial" w:hAnsi="Arial" w:cs="Arial"/>
              </w:rPr>
              <w:t xml:space="preserve"> </w:t>
            </w:r>
            <w:r w:rsidRPr="00E02147">
              <w:rPr>
                <w:rFonts w:ascii="Arial" w:hAnsi="Arial" w:cs="Arial"/>
                <w:i/>
                <w:iCs/>
              </w:rPr>
              <w:t xml:space="preserve">lacZ, </w:t>
            </w:r>
            <w:r w:rsidRPr="00E02147">
              <w:rPr>
                <w:rFonts w:ascii="Arial" w:hAnsi="Arial" w:cs="Arial"/>
              </w:rPr>
              <w:t xml:space="preserve">under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phzC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promoter control</w:t>
            </w:r>
            <w:r w:rsidR="00574470" w:rsidRPr="00E02147">
              <w:rPr>
                <w:rFonts w:ascii="Arial" w:hAnsi="Arial" w:cs="Arial"/>
              </w:rPr>
              <w:t>. Responsive to either 3OC</w:t>
            </w:r>
            <w:r w:rsidR="00574470" w:rsidRPr="00E02147">
              <w:rPr>
                <w:rFonts w:ascii="Arial" w:hAnsi="Arial" w:cs="Arial"/>
                <w:vertAlign w:val="subscript"/>
              </w:rPr>
              <w:t>12</w:t>
            </w:r>
            <w:r w:rsidR="00574470" w:rsidRPr="00E02147">
              <w:rPr>
                <w:rFonts w:ascii="Arial" w:hAnsi="Arial" w:cs="Arial"/>
              </w:rPr>
              <w:t>-HSL or C</w:t>
            </w:r>
            <w:r w:rsidR="00574470" w:rsidRPr="00E02147">
              <w:rPr>
                <w:rFonts w:ascii="Arial" w:hAnsi="Arial" w:cs="Arial"/>
                <w:vertAlign w:val="subscript"/>
              </w:rPr>
              <w:t>4</w:t>
            </w:r>
            <w:r w:rsidR="00574470" w:rsidRPr="00E02147">
              <w:rPr>
                <w:rFonts w:ascii="Arial" w:hAnsi="Arial" w:cs="Arial"/>
              </w:rPr>
              <w:t>-HSL but requires both for full activation.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3B41865" w14:textId="4279A08F" w:rsidR="00DA698F" w:rsidRPr="00E02147" w:rsidRDefault="00DA698F" w:rsidP="00DA698F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aGl0ZWxleTwvQXV0aG9yPjxZZWFyPjE5OTk8L1llYXI+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==
</w:fldData>
              </w:fldChar>
            </w:r>
            <w:r w:rsidR="00562F73" w:rsidRPr="00E02147">
              <w:rPr>
                <w:rFonts w:ascii="Arial" w:hAnsi="Arial" w:cs="Arial"/>
              </w:rPr>
              <w:instrText xml:space="preserve"> ADDIN EN.CITE </w:instrText>
            </w:r>
            <w:r w:rsidR="00562F73" w:rsidRPr="00E02147">
              <w:rPr>
                <w:rFonts w:ascii="Arial" w:hAnsi="Arial" w:cs="Arial"/>
              </w:rPr>
              <w:fldChar w:fldCharType="begin">
                <w:fldData xml:space="preserve">PEVuZE5vdGU+PENpdGU+PEF1dGhvcj5XaGl0ZWxleTwvQXV0aG9yPjxZZWFyPjE5OTk8L1llYXI+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==
</w:fldData>
              </w:fldChar>
            </w:r>
            <w:r w:rsidR="00562F73" w:rsidRPr="00E02147">
              <w:rPr>
                <w:rFonts w:ascii="Arial" w:hAnsi="Arial" w:cs="Arial"/>
              </w:rPr>
              <w:instrText xml:space="preserve"> ADDIN EN.CITE.DATA </w:instrText>
            </w:r>
            <w:r w:rsidR="00562F73" w:rsidRPr="00E02147">
              <w:rPr>
                <w:rFonts w:ascii="Arial" w:hAnsi="Arial" w:cs="Arial"/>
              </w:rPr>
            </w:r>
            <w:r w:rsidR="00562F73"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="00562F73" w:rsidRPr="00E02147">
              <w:rPr>
                <w:rFonts w:ascii="Arial" w:hAnsi="Arial" w:cs="Arial"/>
                <w:noProof/>
              </w:rPr>
              <w:t>(3, 4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DA698F" w:rsidRPr="00E02147" w14:paraId="5C13280F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AC2F50F" w14:textId="6F6C886D" w:rsidR="00DA698F" w:rsidRPr="00E02147" w:rsidRDefault="00DA698F" w:rsidP="00DA698F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14</w:t>
            </w:r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WT</w:t>
            </w:r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proofErr w:type="spellStart"/>
            <w:proofErr w:type="gramStart"/>
            <w:r w:rsidRPr="00E02147">
              <w:rPr>
                <w:rFonts w:ascii="Arial" w:hAnsi="Arial" w:cs="Arial"/>
                <w:i/>
                <w:iCs/>
              </w:rPr>
              <w:t>att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>::</w:t>
            </w:r>
            <w:proofErr w:type="gramEnd"/>
            <w:r w:rsidRPr="00E02147">
              <w:rPr>
                <w:rFonts w:ascii="Arial" w:hAnsi="Arial" w:cs="Arial"/>
                <w:i/>
                <w:iCs/>
              </w:rPr>
              <w:t>lacZ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43FFA25" w14:textId="61920FEE" w:rsidR="00DA698F" w:rsidRPr="00E02147" w:rsidRDefault="00DA698F" w:rsidP="00DA698F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2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56C3209" w14:textId="512AF57B" w:rsidR="00DA698F" w:rsidRPr="00E02147" w:rsidRDefault="00DA698F" w:rsidP="00DA698F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with constitutive expression of </w:t>
            </w:r>
            <w:r w:rsidRPr="00E02147">
              <w:rPr>
                <w:rFonts w:ascii="Arial" w:hAnsi="Arial" w:cs="Arial"/>
                <w:i/>
                <w:iCs/>
              </w:rPr>
              <w:t>lacZ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2C85FE3" w14:textId="5B5C5A8E" w:rsidR="00562F73" w:rsidRPr="00E02147" w:rsidRDefault="00DA698F" w:rsidP="00562F73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Roberto Kolter </w: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Tk5NTwvWWVhcj48UmVj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</w:fldData>
              </w:fldChar>
            </w:r>
            <w:r w:rsidR="00562F73" w:rsidRPr="00E02147">
              <w:rPr>
                <w:rFonts w:ascii="Arial" w:hAnsi="Arial" w:cs="Arial"/>
              </w:rPr>
              <w:instrText xml:space="preserve"> ADDIN EN.CITE </w:instrText>
            </w:r>
            <w:r w:rsidR="00562F73"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Tk5NTwvWWVhcj48UmVj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</w:fldData>
              </w:fldChar>
            </w:r>
            <w:r w:rsidR="00562F73" w:rsidRPr="00E02147">
              <w:rPr>
                <w:rFonts w:ascii="Arial" w:hAnsi="Arial" w:cs="Arial"/>
              </w:rPr>
              <w:instrText xml:space="preserve"> ADDIN EN.CITE.DATA </w:instrText>
            </w:r>
            <w:r w:rsidR="00562F73" w:rsidRPr="00E02147">
              <w:rPr>
                <w:rFonts w:ascii="Arial" w:hAnsi="Arial" w:cs="Arial"/>
              </w:rPr>
            </w:r>
            <w:r w:rsidR="00562F73"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="00562F73" w:rsidRPr="00E02147">
              <w:rPr>
                <w:rFonts w:ascii="Arial" w:hAnsi="Arial" w:cs="Arial"/>
                <w:noProof/>
              </w:rPr>
              <w:t>(5, 6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562F73" w:rsidRPr="00E02147" w14:paraId="7D05D608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F4278D0" w14:textId="4914E60C" w:rsidR="00562F73" w:rsidRPr="00E02147" w:rsidRDefault="00562F73" w:rsidP="00DA698F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421C2DD" w14:textId="2D551789" w:rsidR="00562F73" w:rsidRPr="00E02147" w:rsidRDefault="00167D61" w:rsidP="00DA698F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</w:t>
            </w:r>
            <w:r w:rsidR="004C71BE" w:rsidRPr="00E02147">
              <w:rPr>
                <w:rFonts w:ascii="Arial" w:hAnsi="Arial" w:cs="Arial"/>
              </w:rPr>
              <w:t>2455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E3D8980" w14:textId="77417A3F" w:rsidR="00562F73" w:rsidRPr="00E02147" w:rsidRDefault="004C71BE" w:rsidP="00DA698F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</w:t>
            </w:r>
            <w:r w:rsidR="002F09EC">
              <w:rPr>
                <w:rFonts w:ascii="Arial" w:hAnsi="Arial" w:cs="Arial"/>
              </w:rPr>
              <w:t>strain</w:t>
            </w:r>
            <w:r w:rsidRPr="00E02147">
              <w:rPr>
                <w:rFonts w:ascii="Arial" w:hAnsi="Arial" w:cs="Arial"/>
              </w:rPr>
              <w:t xml:space="preserve"> background of kinase clean deletion mutants</w:t>
            </w:r>
            <w:r w:rsidR="003C20FC" w:rsidRPr="00E02147">
              <w:rPr>
                <w:rFonts w:ascii="Arial" w:hAnsi="Arial" w:cs="Arial"/>
              </w:rPr>
              <w:t>;</w:t>
            </w:r>
            <w:r w:rsidR="002F09EC">
              <w:rPr>
                <w:rFonts w:ascii="Arial" w:hAnsi="Arial" w:cs="Arial"/>
              </w:rPr>
              <w:t xml:space="preserve"> parent of</w:t>
            </w:r>
            <w:r w:rsidR="003C20FC" w:rsidRPr="00E02147">
              <w:rPr>
                <w:rFonts w:ascii="Arial" w:hAnsi="Arial" w:cs="Arial"/>
              </w:rPr>
              <w:t xml:space="preserve"> DH2456 - DH2518</w:t>
            </w:r>
            <w:r w:rsidRPr="00E02147">
              <w:rPr>
                <w:rFonts w:ascii="Arial" w:hAnsi="Arial" w:cs="Arial"/>
              </w:rPr>
              <w:t>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9D0DEF3" w14:textId="25187AED" w:rsidR="00562F73" w:rsidRPr="00E02147" w:rsidRDefault="00602F34" w:rsidP="00DA698F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4C71BE" w:rsidRPr="00E02147" w14:paraId="48B12FA4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40AC4B2" w14:textId="172061DA" w:rsidR="004C71BE" w:rsidRPr="00E02147" w:rsidRDefault="00F03469" w:rsidP="00DA698F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="00C1451C" w:rsidRPr="00E02147">
              <w:rPr>
                <w:rFonts w:ascii="Arial" w:hAnsi="Arial" w:cs="Arial"/>
                <w:i/>
                <w:iCs/>
              </w:rPr>
              <w:t>cheA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C28AB97" w14:textId="4476D87F" w:rsidR="004C71BE" w:rsidRPr="00E02147" w:rsidRDefault="00F03469" w:rsidP="00DA698F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56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F4BB245" w14:textId="44992450" w:rsidR="004C71BE" w:rsidRPr="00E02147" w:rsidRDefault="00F03469" w:rsidP="00DA698F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DH2455) with in-frame deletion in</w:t>
            </w:r>
            <w:r w:rsidR="00C1451C" w:rsidRPr="00E02147">
              <w:rPr>
                <w:rFonts w:ascii="Arial" w:hAnsi="Arial" w:cs="Arial"/>
                <w:i/>
                <w:iCs/>
              </w:rPr>
              <w:t xml:space="preserve"> </w:t>
            </w:r>
            <w:proofErr w:type="spellStart"/>
            <w:r w:rsidR="00C1451C" w:rsidRPr="00E02147">
              <w:rPr>
                <w:rFonts w:ascii="Arial" w:hAnsi="Arial" w:cs="Arial"/>
                <w:i/>
                <w:iCs/>
              </w:rPr>
              <w:t>cheA</w:t>
            </w:r>
            <w:proofErr w:type="spellEnd"/>
            <w:r w:rsidR="00C1451C"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="00C1451C" w:rsidRPr="00E02147">
              <w:rPr>
                <w:rFonts w:ascii="Arial" w:hAnsi="Arial" w:cs="Arial"/>
              </w:rPr>
              <w:t>(</w:t>
            </w:r>
            <w:r w:rsidRPr="00E02147">
              <w:rPr>
                <w:rFonts w:ascii="Arial" w:hAnsi="Arial" w:cs="Arial"/>
              </w:rPr>
              <w:t>PA14_02250</w:t>
            </w:r>
            <w:r w:rsidR="00C1451C" w:rsidRPr="00E02147">
              <w:rPr>
                <w:rFonts w:ascii="Arial" w:hAnsi="Arial" w:cs="Arial"/>
              </w:rPr>
              <w:t>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602E8FE" w14:textId="48B2183D" w:rsidR="004C71BE" w:rsidRPr="00E02147" w:rsidRDefault="00602F34" w:rsidP="00DA698F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099EBE38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D73EB65" w14:textId="26F600F1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hpA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31A5310" w14:textId="407D06AA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57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3F170B1" w14:textId="1AA2C8DF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hpA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0539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07D1515" w14:textId="597BD059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0CEB0998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BBA48F9" w14:textId="103BB276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reC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48E29D7" w14:textId="61BF3E8A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58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CE7C51E" w14:textId="794830ED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reC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0607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281E996" w14:textId="7DF4BA06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1BBED6BE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3BD170F" w14:textId="228F4440" w:rsidR="00602F34" w:rsidRPr="00E02147" w:rsidRDefault="00602F34" w:rsidP="00602F34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uhpB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82A7C4E" w14:textId="1D7AB18E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59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0EF9EB8" w14:textId="0821FD0F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uhpB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0782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3A8BF47" w14:textId="30917443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3EC6C29C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7EDF5C5" w14:textId="5A5EE308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lastRenderedPageBreak/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bfiS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EFA5683" w14:textId="55F262E2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60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4D5D887" w14:textId="4D8D0AC4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bfiS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0968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AE06D1C" w14:textId="57260063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66E85331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EA23DEC" w14:textId="36764827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bphP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12E69CA" w14:textId="6A2AA2A9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61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C9D4951" w14:textId="79648935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bphP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1070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9128796" w14:textId="67E9ABD5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0E570E8C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967D3C3" w14:textId="1AA25ABD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PA14_10770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F33C66B" w14:textId="59B1CC8F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62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04FC3E5" w14:textId="242F80C6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DH2455) with in-frame deletion in PA14_10770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F1B1DE7" w14:textId="0A71EA5E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41CE1903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8F01CED" w14:textId="7EC648AF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PA14_11630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E928272" w14:textId="167B8AF1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63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5A31ACB" w14:textId="55052BB2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DH2455) with in-frame deletion in PA14_11630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D47AD3E" w14:textId="4F38BF69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0FB693CE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57B3CE0" w14:textId="42AA6F8A" w:rsidR="00602F34" w:rsidRPr="00E02147" w:rsidRDefault="00602F34" w:rsidP="00602F34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14 ∆</w:t>
            </w:r>
            <w:r w:rsidRPr="00E02147">
              <w:rPr>
                <w:rFonts w:ascii="Arial" w:hAnsi="Arial" w:cs="Arial"/>
                <w:i/>
                <w:iCs/>
              </w:rPr>
              <w:t>rocS1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3DB2FDF" w14:textId="3DAE5C83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64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AC85754" w14:textId="2FEBC4EE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r w:rsidRPr="00E02147">
              <w:rPr>
                <w:rFonts w:ascii="Arial" w:hAnsi="Arial" w:cs="Arial"/>
                <w:i/>
                <w:iCs/>
              </w:rPr>
              <w:t xml:space="preserve">rocS1 </w:t>
            </w:r>
            <w:r w:rsidRPr="00E02147">
              <w:rPr>
                <w:rFonts w:ascii="Arial" w:hAnsi="Arial" w:cs="Arial"/>
              </w:rPr>
              <w:t>(PA14_1282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2CAF8C7" w14:textId="4F13FFE0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2C1678EC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9DE3F5B" w14:textId="5B0317DA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narX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E318715" w14:textId="44AE8102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65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D1828BE" w14:textId="6A3CF4F6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narX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1374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2DFBB05" w14:textId="4D4C2152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7AEA090E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2ACB063" w14:textId="312C8757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wspE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5F7B0F6" w14:textId="41563881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66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A4CB5E4" w14:textId="23D40A0A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wspE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1647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BEAD493" w14:textId="7CA724AC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32DC6195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22489B2" w14:textId="4DFE23D2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PA14_19340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EC34D27" w14:textId="15738199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67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573A2B0" w14:textId="48FFE1C0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DH2455) with in-frame deletion in PA14_19340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0352BC1" w14:textId="3336CB2D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50AF5B7C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628426B" w14:textId="46EC58C0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mxtR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188C52F" w14:textId="26D77B32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68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7016C66" w14:textId="762BC2AF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mxtR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2170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CA8541B" w14:textId="581D5E61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1C8EE965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A6DD67C" w14:textId="2713FF8C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pxS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2CA5499" w14:textId="29B2BB52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69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71C4DAC" w14:textId="604FD810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pxS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2273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3DC7C06" w14:textId="79BA91B1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2EA9E1F0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3C15E1C" w14:textId="55D39FDB" w:rsidR="00602F34" w:rsidRPr="00E02147" w:rsidRDefault="00602F34" w:rsidP="00602F34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gtrS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C4421D3" w14:textId="5D17E157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70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CD28AB2" w14:textId="789AC699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gtrS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2296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41FAFD8" w14:textId="05742712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3C89786D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7533683" w14:textId="0A4BD456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PA14_24340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E5EFB02" w14:textId="0247A783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71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CD05723" w14:textId="19256009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DH2455) with in-frame deletion in PA14_24340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FABCAA2" w14:textId="540B8314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70FB368B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CEFECE5" w14:textId="28B36C23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r w:rsidRPr="00E02147">
              <w:rPr>
                <w:rFonts w:ascii="Arial" w:hAnsi="Arial" w:cs="Arial"/>
                <w:i/>
                <w:iCs/>
              </w:rPr>
              <w:t>rocS2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B600FA4" w14:textId="1BA20E25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72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F44E98F" w14:textId="357599AA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r w:rsidRPr="00E02147">
              <w:rPr>
                <w:rFonts w:ascii="Arial" w:hAnsi="Arial" w:cs="Arial"/>
                <w:i/>
                <w:iCs/>
              </w:rPr>
              <w:t xml:space="preserve">rocS2 </w:t>
            </w:r>
            <w:r w:rsidRPr="00E02147">
              <w:rPr>
                <w:rFonts w:ascii="Arial" w:hAnsi="Arial" w:cs="Arial"/>
              </w:rPr>
              <w:t>(PA14_2472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1C0EAC4" w14:textId="58B0702E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3AA82181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EB1EDF8" w14:textId="418F52B8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PA14_26810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B031BE2" w14:textId="381AC59A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73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151904E" w14:textId="21634D13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DH2455) with in-frame deletion in PA14_26810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119ED0E" w14:textId="03CC6D5B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31199F8F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ED2508B" w14:textId="1194A8A7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sagS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568CEBE" w14:textId="77E64E51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74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0D03E97" w14:textId="414F293A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sagS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2755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FFE1287" w14:textId="548BEAF6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6FE7494E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DF65E64" w14:textId="1A881DEC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opS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F8FEDB5" w14:textId="11644575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75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F9F0842" w14:textId="7BAD5C58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opS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2780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30C74BC" w14:textId="16C1D455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1155B947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CDF04E4" w14:textId="6AA5957B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pfeS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2CB84A8" w14:textId="3B457A16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76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4ACF52E" w14:textId="7C0A6062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pfeS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2936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A469883" w14:textId="24FB891D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3AB28E8B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B643C8B" w14:textId="5494C9E5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bqsS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F737A09" w14:textId="5A8441CA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77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C1D876E" w14:textId="3B4184D2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bqsS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2974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3E170D6" w14:textId="60C7D4E8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531A3360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7750336" w14:textId="06E1ED7E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lastRenderedPageBreak/>
              <w:t>PA14 ∆PA14_30700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F08F8CB" w14:textId="538D8521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78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63D7D34" w14:textId="6742A6D9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DH2455) with in-frame deletion in PA14_30700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FF91EAA" w14:textId="6D3FAB09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54A7546B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88DC66C" w14:textId="6966213B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PA14_30840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2020442" w14:textId="398CAB7E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79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26A4EE3" w14:textId="02CC42E6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DH2455) with in-frame deletion in PA14_30840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3613E7E" w14:textId="3E91618B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4397CD04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25F78BE" w14:textId="1BC9C700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zcS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3A7D13D" w14:textId="6793AA44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80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812DE30" w14:textId="7D6E7758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zcS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3195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6E2BDCB" w14:textId="6A57F346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3B430EEF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138E7CA" w14:textId="65BABEB9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PA14_32570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F20EFB2" w14:textId="6E7CD260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81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D986C29" w14:textId="420DB7B2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DH2455) with in-frame deletion in PA14_32570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B7A3B56" w14:textId="4B1CC635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5EE4C67A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627EC98" w14:textId="2F2EAF79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PA14_36420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4AC51D2" w14:textId="0CEB4EF2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82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1CBAD85" w14:textId="4D389497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DH2455) with in-frame deletion in PA14_36420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DCCA50D" w14:textId="29ECA9CF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11723C29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EFFFBEC" w14:textId="6A03C739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ercS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D706380" w14:textId="1F67B69C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83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BA60C60" w14:textId="4C0B3B85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ercS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3874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C35A7C6" w14:textId="773B39C5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535CCD25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B8B26CE" w14:textId="0A4F3BD0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</w:rPr>
              <w:t>e</w:t>
            </w:r>
            <w:r w:rsidRPr="00E02147">
              <w:rPr>
                <w:rFonts w:ascii="Arial" w:hAnsi="Arial" w:cs="Arial"/>
                <w:i/>
                <w:iCs/>
              </w:rPr>
              <w:t>xaD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45C9B6E" w14:textId="1BF8E37C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84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FC3A8B2" w14:textId="4CCF4A2F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exaD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3891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02B976B" w14:textId="36243706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059C0BA9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FE2F543" w14:textId="5C5A9679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ercS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>’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0E7E76D" w14:textId="5C1798E5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85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BA62380" w14:textId="19F0E7DD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ercS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’ </w:t>
            </w:r>
            <w:r w:rsidRPr="00E02147">
              <w:rPr>
                <w:rFonts w:ascii="Arial" w:hAnsi="Arial" w:cs="Arial"/>
              </w:rPr>
              <w:t>(PA14_3897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FACDCB6" w14:textId="265FAFC8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4488E342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511EFD5" w14:textId="61C12544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parS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C2AA807" w14:textId="3FDF8E13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86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B7CF2E1" w14:textId="3C789745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parS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4127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37E6F84" w14:textId="3FE753E3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4552CC58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F01197D" w14:textId="79EA9C32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kdpD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83B91AC" w14:textId="7266047D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87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0505558" w14:textId="7B0619EE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kdpD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4335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4E6CCFD" w14:textId="288A0934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5B2E6126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0684D13" w14:textId="06879A73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PA14_43670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C6171F9" w14:textId="4070E855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88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15E2D69" w14:textId="0B09C7E2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DH2455) with in-frame deletion in PA14_43670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500CFBE" w14:textId="528FCC48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152B2C18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C14747E" w14:textId="3078D37F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PA14_45590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7C5C8E0" w14:textId="2DD8A2AC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89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9B7F2F5" w14:textId="600D0167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DH2455) with in-frame deletion in PA14_45590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0F07E54" w14:textId="719CCF6E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069E50C6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E34CD06" w14:textId="2C9861E2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PA14_45870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AAA0FA8" w14:textId="6C75F244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90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9278DE1" w14:textId="26B5EED6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DH2455) with in-frame deletion in PA14_45870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D7AAF28" w14:textId="27CE90AB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32FAFC58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BFF2807" w14:textId="611A2345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PA14_46370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6AF5416" w14:textId="3A63F4A9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91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F3984AB" w14:textId="2D1AD021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DH2455) with in-frame deletion in PA14_46370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CA36232" w14:textId="3A90C491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48CEC317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1AB2835" w14:textId="52199328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PA14_46980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E323B58" w14:textId="578A284F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92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81B5A65" w14:textId="18561833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DH2455) with in-frame deletion in PA14_46980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C677A62" w14:textId="5ED1BD59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254A914C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DD3B9F3" w14:textId="2465BF14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PA14_48160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E917C1D" w14:textId="6D642C5C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93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E534066" w14:textId="330C0D12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DH2455) with in-frame deletion in PA14_48160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ADA570D" w14:textId="2F59F4E5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1A583562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0C8832E" w14:textId="2513535B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phoQ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75D460A" w14:textId="2D2F52B9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94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054CEAA" w14:textId="74AAC5B1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phoQ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4917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0893237" w14:textId="2914CECF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1634A7C5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99C5F69" w14:textId="62825BBA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PA14_49420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F04E967" w14:textId="65059EA8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95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A7AFF58" w14:textId="39826CF4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DH2455) with in-frame deletion in PA14_49420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BA28E2A" w14:textId="1E4E97F8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6D26A8DC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7A8A38C" w14:textId="66349E87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lastRenderedPageBreak/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fleS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B971597" w14:textId="7F832D3A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96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E2412A0" w14:textId="124BFA6A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fleS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5020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8EB7CFC" w14:textId="4828C47C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0B417169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B87E732" w14:textId="791F7D74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pirS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7BD428F" w14:textId="1407B477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97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2AF0FD1" w14:textId="17AD20B4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pirS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5224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0FE6A51" w14:textId="5F069626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280CEE33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6CD85D7" w14:textId="308DF6C0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gacS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5946A4A" w14:textId="59F58C12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98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9BE62E9" w14:textId="677BF61F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gacS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5226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7E5702B" w14:textId="1ABB0620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712F00EC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4C5F26B" w14:textId="65382742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tctE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8F1AB5F" w14:textId="54309C2C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99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A480D57" w14:textId="5874733D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tctE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5450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934946D" w14:textId="13E6B6B2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32EE60A8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4254B25" w14:textId="46C94FA0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pprA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5C074DA" w14:textId="282490A0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500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34FA1B1" w14:textId="3F1C79E7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pprA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5578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0FADC9F" w14:textId="14FB7F91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54EF0B7C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DCE55A4" w14:textId="57B4D0A6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olS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FB84E57" w14:textId="33A5F666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501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CA250AC" w14:textId="784FEE0D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olS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5694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9FDB3FF" w14:textId="0F599A4C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76402F55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13AE1D0" w14:textId="612DFC33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PA14_57170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AF5AAA6" w14:textId="1A3CB124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502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DA08415" w14:textId="1E56AC6F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DH2455) with in-frame deletion in PA14_57170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1F81B68" w14:textId="7B81070F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22B8B92D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90001B2" w14:textId="2A4E1985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roxS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04DE501" w14:textId="10F2C5DB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503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7571AF2" w14:textId="3F464103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roxS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5832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3B1AFFA" w14:textId="1FF8C628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6A5F1304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59CCC83" w14:textId="0C825B91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rcsC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B5EA418" w14:textId="7F402457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504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8C9F2C8" w14:textId="16D06EA2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rcsC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5978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6738FC4" w14:textId="25D6C22D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396C4358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0DE8471" w14:textId="2167B059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pvrS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38B91BA" w14:textId="06E5CAAE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505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C6292FE" w14:textId="13F0FB27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pvrS</w:t>
            </w:r>
            <w:proofErr w:type="spellEnd"/>
            <w:r w:rsidRPr="00E02147">
              <w:rPr>
                <w:rFonts w:ascii="Arial" w:hAnsi="Arial" w:cs="Arial"/>
              </w:rPr>
              <w:t xml:space="preserve"> (PA14_5980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CADFA67" w14:textId="3AE4036D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5945A725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001CC9A" w14:textId="71B43D6E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pilS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0131B19" w14:textId="10C4A606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506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80337F7" w14:textId="495CB011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pilS</w:t>
            </w:r>
            <w:proofErr w:type="spellEnd"/>
            <w:r w:rsidRPr="00E02147">
              <w:rPr>
                <w:rFonts w:ascii="Arial" w:hAnsi="Arial" w:cs="Arial"/>
              </w:rPr>
              <w:t xml:space="preserve"> (PA14_6025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E86ED2D" w14:textId="58644696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6822019F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8BD04D8" w14:textId="27BFE98B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brA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66F8319" w14:textId="1E216D73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507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F052B81" w14:textId="18A226EB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brA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6253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462AA09" w14:textId="19F4C81A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7D794F43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197DE8F" w14:textId="2070379D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pmrB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A41C554" w14:textId="7E7F57F5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508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83BF5E5" w14:textId="575E1393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pmrB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6316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F5510FA" w14:textId="5EAD5E97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735263FA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518BC57" w14:textId="25F4BDF9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retS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0FE4CE5" w14:textId="6A3F8A52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509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6D8A743" w14:textId="23AA4D24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retS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6423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095866A" w14:textId="3C12BC32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125D5169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A1938FA" w14:textId="56E7633E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PA14_64580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4ABC13C" w14:textId="66AC97F1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510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C2102A6" w14:textId="0D44362C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DH2455) with in-frame deletion in PA14_64580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96F6AB5" w14:textId="35CA8EE0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5A179A9A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42AD34A" w14:textId="1B103A08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aruS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9F891F3" w14:textId="35098700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511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0040FD7" w14:textId="719889C6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aruS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6586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6E0688C" w14:textId="36D7F082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587EF1D7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E492ACB" w14:textId="584EE91C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ntrB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7FB6A24" w14:textId="0DF5CB17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512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323A9FC" w14:textId="6DBD3900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ntrB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67670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A3D309E" w14:textId="1532697F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18A53AEC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516BB84" w14:textId="5429058E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PA14_68230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4247479" w14:textId="1805B409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513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594FE4E" w14:textId="700AB5A5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DH2455) with in-frame deletion in PA14_68230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FECC097" w14:textId="4A05DE70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563D016D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B3E3F9F" w14:textId="508C381E" w:rsidR="00602F34" w:rsidRPr="00E02147" w:rsidRDefault="00602F34" w:rsidP="00602F34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lastRenderedPageBreak/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amgS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E1B8BBB" w14:textId="5BAD1810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514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1CC5E05" w14:textId="427E4673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amgS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>/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envZ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6868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83FE4E5" w14:textId="5E335C75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7B3CCAE4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99CB64E" w14:textId="69B02B36" w:rsidR="00602F34" w:rsidRPr="00E02147" w:rsidRDefault="00602F34" w:rsidP="00602F34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algZ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C0AC52B" w14:textId="5B997DFA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515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43B05F8" w14:textId="599BE3C9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algZ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6948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760E4F8" w14:textId="736ED250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0D29B1BB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133E78B" w14:textId="664BF773" w:rsidR="00602F34" w:rsidRPr="00E02147" w:rsidRDefault="00602F34" w:rsidP="00602F34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phoR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F46B3B6" w14:textId="4ADE8FE1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516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6691C63" w14:textId="5ACE25C6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phoR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7076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97308E9" w14:textId="7D8730C8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0A4F1694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BD9FF41" w14:textId="74E7E6F5" w:rsidR="00602F34" w:rsidRPr="00E02147" w:rsidRDefault="00602F34" w:rsidP="00602F34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kinB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5222B2A" w14:textId="6DE3ACE3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517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ADEE031" w14:textId="2B92D2A4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2455) with in-frame deletion in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kinB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7239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34BB443" w14:textId="4667743F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602F34" w:rsidRPr="00E02147" w14:paraId="21EDFA1D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879FCFC" w14:textId="3D8E2882" w:rsidR="00602F34" w:rsidRPr="00E02147" w:rsidRDefault="00602F34" w:rsidP="00602F34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PA14_72740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AEB43D6" w14:textId="06690940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518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E963EFD" w14:textId="6AAFD41A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DH2455) with in-frame deletion in PA14_72740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4FB2602" w14:textId="09E37E04" w:rsidR="00602F34" w:rsidRPr="00E02147" w:rsidRDefault="00602F34" w:rsidP="00602F34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 </w:instrText>
            </w: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XYW5nPC9BdXRob3I+PFllYXI+MjAyMTwvWWVhcj48UmVj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</w:fldData>
              </w:fldChar>
            </w:r>
            <w:r w:rsidRPr="00E02147">
              <w:rPr>
                <w:rFonts w:ascii="Arial" w:hAnsi="Arial" w:cs="Arial"/>
              </w:rPr>
              <w:instrText xml:space="preserve"> ADDIN EN.CITE.DATA </w:instrText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7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073F91" w:rsidRPr="00E02147" w14:paraId="31D03C2C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7A9DE9F" w14:textId="4DA6232F" w:rsidR="00073F91" w:rsidRPr="00E02147" w:rsidRDefault="00073F91" w:rsidP="00073F91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rhlR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ACE4D28" w14:textId="544DC8CC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742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772D7BE" w14:textId="680D45A8" w:rsidR="00073F91" w:rsidRPr="00E02147" w:rsidRDefault="00A961C2" w:rsidP="00073F91">
            <w:pPr>
              <w:jc w:val="center"/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14 WT (</w:t>
            </w:r>
            <w:r w:rsidR="00073F91" w:rsidRPr="00E02147">
              <w:rPr>
                <w:rFonts w:ascii="Arial" w:hAnsi="Arial" w:cs="Arial"/>
              </w:rPr>
              <w:t>DH122</w:t>
            </w:r>
            <w:r w:rsidRPr="00E02147">
              <w:rPr>
                <w:rFonts w:ascii="Arial" w:hAnsi="Arial" w:cs="Arial"/>
              </w:rPr>
              <w:t>)</w:t>
            </w:r>
            <w:r w:rsidR="00073F91" w:rsidRPr="00E02147">
              <w:rPr>
                <w:rFonts w:ascii="Arial" w:hAnsi="Arial" w:cs="Arial"/>
              </w:rPr>
              <w:t xml:space="preserve"> with in-frame deletion of </w:t>
            </w:r>
            <w:proofErr w:type="spellStart"/>
            <w:r w:rsidR="00073F91" w:rsidRPr="00E02147">
              <w:rPr>
                <w:rFonts w:ascii="Arial" w:hAnsi="Arial" w:cs="Arial"/>
                <w:i/>
                <w:iCs/>
              </w:rPr>
              <w:t>rhlR</w:t>
            </w:r>
            <w:proofErr w:type="spellEnd"/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BCB5031" w14:textId="64840456" w:rsidR="00073F91" w:rsidRPr="00E02147" w:rsidRDefault="006C4ABD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/>
            </w:r>
            <w:r w:rsidRPr="00E02147">
              <w:rPr>
                <w:rFonts w:ascii="Arial" w:hAnsi="Arial" w:cs="Arial"/>
              </w:rPr>
              <w:instrText xml:space="preserve"> ADDIN EN.CITE &lt;EndNote&gt;&lt;Cite&gt;&lt;Author&gt;Harty&lt;/Author&gt;&lt;Year&gt;2019&lt;/Year&gt;&lt;RecNum&gt;7&lt;/RecNum&gt;&lt;DisplayText&gt;(8)&lt;/DisplayText&gt;&lt;record&gt;&lt;rec-number&gt;7&lt;/rec-number&gt;&lt;foreign-keys&gt;&lt;key app="EN" db-id="pts2t9w0pvr0ekexar7x2tzxxwrasaape252" timestamp="1638130119"&gt;7&lt;/key&gt;&lt;/foreign-keys&gt;&lt;ref-type name="Journal Article"&gt;17&lt;/ref-type&gt;&lt;contributors&gt;&lt;authors&gt;&lt;author&gt;Harty, Colleen E.&lt;/author&gt;&lt;author&gt;Martins, Dorival&lt;/author&gt;&lt;author&gt;Doing, Georgia&lt;/author&gt;&lt;author&gt;Mould, Dallas L.&lt;/author&gt;&lt;author&gt;Clay, Michelle E.&lt;/author&gt;&lt;author&gt;Occhipinti, Patricia&lt;/author&gt;&lt;author&gt;Nguyen, Dao&lt;/author&gt;&lt;author&gt;Hogan, Deborah A.&lt;/author&gt;&lt;/authors&gt;&lt;/contributors&gt;&lt;titles&gt;&lt;title&gt;&lt;style face="normal" font="default" size="100%"&gt;Ethanol stimulates trehalose production through a SpoT-DksA-AlgU dependent pathway in &lt;/style&gt;&lt;style face="italic" font="default" size="100%"&gt;Pseudomonas aeruginosa&lt;/style&gt;&lt;/title&gt;&lt;secondary-title&gt;Journal of Bacteriology&lt;/secondary-title&gt;&lt;/titles&gt;&lt;pages&gt;JB.00794-18&lt;/pages&gt;&lt;dates&gt;&lt;year&gt;2019&lt;/year&gt;&lt;/dates&gt;&lt;urls&gt;&lt;related-urls&gt;&lt;url&gt;https://jb.asm.org/content/jb/early/2019/03/26/JB.00794-18.full.pdf&lt;/url&gt;&lt;/related-urls&gt;&lt;/urls&gt;&lt;electronic-resource-num&gt;10.1128/jb.00794-18&lt;/electronic-resource-num&gt;&lt;/record&gt;&lt;/Cite&gt;&lt;/EndNote&gt;</w:instrText>
            </w:r>
            <w:r w:rsidRPr="00E02147">
              <w:rPr>
                <w:rFonts w:ascii="Arial" w:hAnsi="Arial" w:cs="Arial"/>
              </w:rPr>
              <w:fldChar w:fldCharType="separate"/>
            </w:r>
            <w:r w:rsidRPr="00E02147">
              <w:rPr>
                <w:rFonts w:ascii="Arial" w:hAnsi="Arial" w:cs="Arial"/>
                <w:noProof/>
              </w:rPr>
              <w:t>(8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073F91" w:rsidRPr="00E02147" w14:paraId="303C1522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EA6C36B" w14:textId="083C7AFD" w:rsidR="00073F91" w:rsidRPr="00E02147" w:rsidRDefault="00073F91" w:rsidP="00073F91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</w:t>
            </w:r>
            <w:r w:rsidRPr="00E02147">
              <w:rPr>
                <w:rFonts w:ascii="Arial" w:hAnsi="Arial" w:cs="Arial"/>
                <w:i/>
                <w:iCs/>
              </w:rPr>
              <w:t>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anr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EA3CEC4" w14:textId="1346F562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855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D400873" w14:textId="17DF18D7" w:rsidR="00073F91" w:rsidRPr="00E02147" w:rsidRDefault="00A961C2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</w:t>
            </w:r>
            <w:r w:rsidR="00073F91" w:rsidRPr="00E02147">
              <w:rPr>
                <w:rFonts w:ascii="Arial" w:hAnsi="Arial" w:cs="Arial"/>
              </w:rPr>
              <w:t>DH122</w:t>
            </w:r>
            <w:r w:rsidRPr="00E02147">
              <w:rPr>
                <w:rFonts w:ascii="Arial" w:hAnsi="Arial" w:cs="Arial"/>
              </w:rPr>
              <w:t>)</w:t>
            </w:r>
            <w:r w:rsidR="00073F91" w:rsidRPr="00E02147">
              <w:rPr>
                <w:rFonts w:ascii="Arial" w:hAnsi="Arial" w:cs="Arial"/>
              </w:rPr>
              <w:t xml:space="preserve"> with in-frame deletion of </w:t>
            </w:r>
            <w:proofErr w:type="spellStart"/>
            <w:r w:rsidR="00073F91" w:rsidRPr="00E02147">
              <w:rPr>
                <w:rFonts w:ascii="Arial" w:hAnsi="Arial" w:cs="Arial"/>
                <w:i/>
                <w:iCs/>
              </w:rPr>
              <w:t>anr</w:t>
            </w:r>
            <w:proofErr w:type="spellEnd"/>
            <w:r w:rsidR="00073F91" w:rsidRPr="00E02147">
              <w:rPr>
                <w:rFonts w:ascii="Arial" w:hAnsi="Arial" w:cs="Arial"/>
              </w:rPr>
              <w:t xml:space="preserve"> (PA14_44490) 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C90F60D" w14:textId="1C4B9AD7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/>
            </w:r>
            <w:r w:rsidR="006C4ABD" w:rsidRPr="00E02147">
              <w:rPr>
                <w:rFonts w:ascii="Arial" w:hAnsi="Arial" w:cs="Arial"/>
              </w:rPr>
              <w:instrText xml:space="preserve"> ADDIN EN.CITE &lt;EndNote&gt;&lt;Cite&gt;&lt;Author&gt;Crocker&lt;/Author&gt;&lt;Year&gt;2019&lt;/Year&gt;&lt;RecNum&gt;4082&lt;/RecNum&gt;&lt;DisplayText&gt;(9)&lt;/DisplayText&gt;&lt;record&gt;&lt;rec-number&gt;4082&lt;/rec-number&gt;&lt;foreign-keys&gt;&lt;key app="EN" db-id="rrzwwwaze9ez06e0vz1pvxwpetaetwzspxvv" timestamp="1585599769"&gt;4082&lt;/key&gt;&lt;/foreign-keys&gt;&lt;ref-type name="Journal Article"&gt;17&lt;/ref-type&gt;&lt;contributors&gt;&lt;authors&gt;&lt;author&gt;Crocker, A. W.&lt;/author&gt;&lt;author&gt;Harty, C. E.&lt;/author&gt;&lt;author&gt;Hammond, J. H.&lt;/author&gt;&lt;author&gt;Willger, S. D.&lt;/author&gt;&lt;author&gt;Salazar, P.&lt;/author&gt;&lt;author&gt;Botelho, N. J.&lt;/author&gt;&lt;author&gt;Jacobs, N. J.&lt;/author&gt;&lt;author&gt;Hogan, D. A.&lt;/author&gt;&lt;/authors&gt;&lt;/contributors&gt;&lt;auth-address&gt;Microbiology and Immunology, Geisel School of Medicine at Dartmouth, Hanover, New Hampshire, USA.&amp;#xD;Microbiology and Immunology, Geisel School of Medicine at Dartmouth, Hanover, New Hampshire, USA dhogan@dartmouth.edu.&lt;/auth-address&gt;&lt;titles&gt;&lt;title&gt;&lt;style face="italic" font="default" size="100%"&gt;Pseudomonas aeruginosa &lt;/style&gt;&lt;style face="normal" font="default" size="100%"&gt;ethanol oxidation by AdhA in low-oxygen environments&lt;/style&gt;&lt;/title&gt;&lt;secondary-title&gt;J Bacteriol&lt;/secondary-title&gt;&lt;/titles&gt;&lt;periodical&gt;&lt;full-title&gt;J Bacteriol&lt;/full-title&gt;&lt;/periodical&gt;&lt;volume&gt;201&lt;/volume&gt;&lt;number&gt;23&lt;/number&gt;&lt;edition&gt;2019/09/19&lt;/edition&gt;&lt;keywords&gt;&lt;keyword&gt;AdhA&lt;/keyword&gt;&lt;keyword&gt;ExaA&lt;/keyword&gt;&lt;keyword&gt;Pseudomonas aeruginosa&lt;/keyword&gt;&lt;keyword&gt;ethanol&lt;/keyword&gt;&lt;keyword&gt;lasR&lt;/keyword&gt;&lt;/keywords&gt;&lt;dates&gt;&lt;year&gt;2019&lt;/year&gt;&lt;pub-dates&gt;&lt;date&gt;Dec 1&lt;/date&gt;&lt;/pub-dates&gt;&lt;/dates&gt;&lt;isbn&gt;1098-5530 (Electronic)&amp;#xD;0021-9193 (Linking)&lt;/isbn&gt;&lt;accession-num&gt;31527114&lt;/accession-num&gt;&lt;urls&gt;&lt;related-urls&gt;&lt;url&gt;https://www.ncbi.nlm.nih.gov/pubmed/31527114&lt;/url&gt;&lt;/related-urls&gt;&lt;/urls&gt;&lt;custom2&gt;PMC6832066&lt;/custom2&gt;&lt;electronic-resource-num&gt;10.1128/JB.00393-19&lt;/electronic-resource-num&gt;&lt;/record&gt;&lt;/Cite&gt;&lt;/EndNote&gt;</w:instrText>
            </w:r>
            <w:r w:rsidRPr="00E02147">
              <w:rPr>
                <w:rFonts w:ascii="Arial" w:hAnsi="Arial" w:cs="Arial"/>
              </w:rPr>
              <w:fldChar w:fldCharType="separate"/>
            </w:r>
            <w:r w:rsidR="006C4ABD" w:rsidRPr="00E02147">
              <w:rPr>
                <w:rFonts w:ascii="Arial" w:hAnsi="Arial" w:cs="Arial"/>
                <w:noProof/>
              </w:rPr>
              <w:t>(9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073F91" w:rsidRPr="00E02147" w14:paraId="02B7B1CE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F5CBC5A" w14:textId="73430B89" w:rsidR="00073F91" w:rsidRPr="00E02147" w:rsidRDefault="00073F91" w:rsidP="00073F91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brB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3B2CEBE" w14:textId="7D0A21FB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</w:t>
            </w:r>
            <w:r w:rsidR="00D811F4" w:rsidRPr="00E02147">
              <w:rPr>
                <w:rFonts w:ascii="Arial" w:hAnsi="Arial" w:cs="Arial"/>
              </w:rPr>
              <w:t>3920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DB22737" w14:textId="494D24AC" w:rsidR="00073F91" w:rsidRPr="00E02147" w:rsidRDefault="00A961C2" w:rsidP="00A961C2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</w:t>
            </w:r>
            <w:r w:rsidR="00073F91" w:rsidRPr="00E02147">
              <w:rPr>
                <w:rFonts w:ascii="Arial" w:hAnsi="Arial" w:cs="Arial"/>
              </w:rPr>
              <w:t>DH122</w:t>
            </w:r>
            <w:r w:rsidRPr="00E02147">
              <w:rPr>
                <w:rFonts w:ascii="Arial" w:hAnsi="Arial" w:cs="Arial"/>
              </w:rPr>
              <w:t>)</w:t>
            </w:r>
            <w:r w:rsidR="00073F91" w:rsidRPr="00E02147">
              <w:rPr>
                <w:rFonts w:ascii="Arial" w:hAnsi="Arial" w:cs="Arial"/>
              </w:rPr>
              <w:t xml:space="preserve"> with in-frame deletion of </w:t>
            </w:r>
            <w:proofErr w:type="spellStart"/>
            <w:r w:rsidR="00073F91" w:rsidRPr="00E02147">
              <w:rPr>
                <w:rFonts w:ascii="Arial" w:hAnsi="Arial" w:cs="Arial"/>
                <w:i/>
                <w:iCs/>
              </w:rPr>
              <w:t>cbrB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6254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6973ACD" w14:textId="277EE60F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This study</w:t>
            </w:r>
          </w:p>
        </w:tc>
      </w:tr>
      <w:tr w:rsidR="00073F91" w:rsidRPr="00E02147" w14:paraId="773744E1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2C1DAA9" w14:textId="789E005B" w:rsidR="00073F91" w:rsidRPr="00E02147" w:rsidRDefault="00073F91" w:rsidP="00073F91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 xml:space="preserve">PA14 </w:t>
            </w:r>
            <w:proofErr w:type="spellStart"/>
            <w:proofErr w:type="gramStart"/>
            <w:r w:rsidRPr="00E02147">
              <w:rPr>
                <w:rFonts w:ascii="Arial" w:hAnsi="Arial" w:cs="Arial"/>
                <w:i/>
                <w:iCs/>
              </w:rPr>
              <w:t>cbrB</w:t>
            </w:r>
            <w:proofErr w:type="spellEnd"/>
            <w:r w:rsidRPr="00E02147">
              <w:rPr>
                <w:rFonts w:ascii="Arial" w:hAnsi="Arial" w:cs="Arial"/>
              </w:rPr>
              <w:t>::</w:t>
            </w:r>
            <w:proofErr w:type="spellStart"/>
            <w:proofErr w:type="gramEnd"/>
            <w:r w:rsidRPr="00E02147">
              <w:rPr>
                <w:rFonts w:ascii="Arial" w:hAnsi="Arial" w:cs="Arial"/>
              </w:rPr>
              <w:t>Tn</w:t>
            </w:r>
            <w:r w:rsidRPr="00E02147">
              <w:rPr>
                <w:rFonts w:ascii="Arial" w:hAnsi="Arial" w:cs="Arial"/>
                <w:i/>
                <w:iCs/>
              </w:rPr>
              <w:t>M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1EE5E1C" w14:textId="1531CC5A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</w:t>
            </w:r>
            <w:r w:rsidR="00D811F4" w:rsidRPr="00E02147">
              <w:rPr>
                <w:rFonts w:ascii="Arial" w:hAnsi="Arial" w:cs="Arial"/>
              </w:rPr>
              <w:t>3921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09D3468" w14:textId="0B065FB8" w:rsidR="00073F91" w:rsidRPr="00E02147" w:rsidRDefault="000F5E5D" w:rsidP="00073F91">
            <w:pPr>
              <w:jc w:val="center"/>
              <w:rPr>
                <w:rFonts w:ascii="Arial" w:hAnsi="Arial" w:cs="Arial"/>
              </w:rPr>
            </w:pPr>
            <w:proofErr w:type="spellStart"/>
            <w:r w:rsidRPr="00E02147">
              <w:rPr>
                <w:rFonts w:ascii="Arial" w:hAnsi="Arial" w:cs="Arial"/>
                <w:i/>
                <w:iCs/>
              </w:rPr>
              <w:t>cbrB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MAR2xT7 </w:t>
            </w:r>
            <w:r w:rsidRPr="00E02147">
              <w:rPr>
                <w:rFonts w:ascii="Arial" w:hAnsi="Arial" w:cs="Arial"/>
              </w:rPr>
              <w:t>transposon insertion mutant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9F06A9F" w14:textId="6854D1FD" w:rsidR="00073F91" w:rsidRPr="00E02147" w:rsidRDefault="000F5E5D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GZWluYmF1bTwvQXV0aG9yPjxZZWFyPjIwMTI8L1llYXI+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</w:fldData>
              </w:fldChar>
            </w:r>
            <w:r w:rsidR="006C4ABD" w:rsidRPr="00E02147">
              <w:rPr>
                <w:rFonts w:ascii="Arial" w:hAnsi="Arial" w:cs="Arial"/>
              </w:rPr>
              <w:instrText xml:space="preserve"> ADDIN EN.CITE </w:instrText>
            </w:r>
            <w:r w:rsidR="006C4ABD" w:rsidRPr="00E02147">
              <w:rPr>
                <w:rFonts w:ascii="Arial" w:hAnsi="Arial" w:cs="Arial"/>
              </w:rPr>
              <w:fldChar w:fldCharType="begin">
                <w:fldData xml:space="preserve">PEVuZE5vdGU+PENpdGU+PEF1dGhvcj5GZWluYmF1bTwvQXV0aG9yPjxZZWFyPjIwMTI8L1llYXI+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</w:fldData>
              </w:fldChar>
            </w:r>
            <w:r w:rsidR="006C4ABD" w:rsidRPr="00E02147">
              <w:rPr>
                <w:rFonts w:ascii="Arial" w:hAnsi="Arial" w:cs="Arial"/>
              </w:rPr>
              <w:instrText xml:space="preserve"> ADDIN EN.CITE.DATA </w:instrText>
            </w:r>
            <w:r w:rsidR="006C4ABD" w:rsidRPr="00E02147">
              <w:rPr>
                <w:rFonts w:ascii="Arial" w:hAnsi="Arial" w:cs="Arial"/>
              </w:rPr>
            </w:r>
            <w:r w:rsidR="006C4ABD"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="006C4ABD" w:rsidRPr="00E02147">
              <w:rPr>
                <w:rFonts w:ascii="Arial" w:hAnsi="Arial" w:cs="Arial"/>
                <w:noProof/>
              </w:rPr>
              <w:t>(10, 11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073F91" w:rsidRPr="00E02147" w14:paraId="2B1DB3D1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5F4A1D0" w14:textId="190011CB" w:rsidR="00073F91" w:rsidRPr="00E02147" w:rsidRDefault="00073F91" w:rsidP="00073F91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NC-AMT0101-1-2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4F09BA6" w14:textId="4013146D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417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D902F82" w14:textId="3703783C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Chronic CF lung infection isolate with functional </w:t>
            </w:r>
            <w:proofErr w:type="spellStart"/>
            <w:r w:rsidRPr="00E02147">
              <w:rPr>
                <w:rFonts w:ascii="Arial" w:hAnsi="Arial" w:cs="Arial"/>
              </w:rPr>
              <w:t>LasR</w:t>
            </w:r>
            <w:proofErr w:type="spellEnd"/>
            <w:r w:rsidRPr="00E02147">
              <w:rPr>
                <w:rFonts w:ascii="Arial" w:hAnsi="Arial" w:cs="Arial"/>
              </w:rPr>
              <w:t xml:space="preserve"> allele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F7B5FFA" w14:textId="4E3830C0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TbWl0aDwvQXV0aG9yPjxZZWFyPjIwMDY8L1llYXI+PFJl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</w:fldData>
              </w:fldChar>
            </w:r>
            <w:r w:rsidR="006C4ABD" w:rsidRPr="00E02147">
              <w:rPr>
                <w:rFonts w:ascii="Arial" w:hAnsi="Arial" w:cs="Arial"/>
              </w:rPr>
              <w:instrText xml:space="preserve"> ADDIN EN.CITE </w:instrText>
            </w:r>
            <w:r w:rsidR="006C4ABD" w:rsidRPr="00E02147">
              <w:rPr>
                <w:rFonts w:ascii="Arial" w:hAnsi="Arial" w:cs="Arial"/>
              </w:rPr>
              <w:fldChar w:fldCharType="begin">
                <w:fldData xml:space="preserve">PEVuZE5vdGU+PENpdGU+PEF1dGhvcj5TbWl0aDwvQXV0aG9yPjxZZWFyPjIwMDY8L1llYXI+PFJl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</w:fldData>
              </w:fldChar>
            </w:r>
            <w:r w:rsidR="006C4ABD" w:rsidRPr="00E02147">
              <w:rPr>
                <w:rFonts w:ascii="Arial" w:hAnsi="Arial" w:cs="Arial"/>
              </w:rPr>
              <w:instrText xml:space="preserve"> ADDIN EN.CITE.DATA </w:instrText>
            </w:r>
            <w:r w:rsidR="006C4ABD" w:rsidRPr="00E02147">
              <w:rPr>
                <w:rFonts w:ascii="Arial" w:hAnsi="Arial" w:cs="Arial"/>
              </w:rPr>
            </w:r>
            <w:r w:rsidR="006C4ABD"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="006C4ABD" w:rsidRPr="00E02147">
              <w:rPr>
                <w:rFonts w:ascii="Arial" w:hAnsi="Arial" w:cs="Arial"/>
                <w:noProof/>
              </w:rPr>
              <w:t>(12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073F91" w:rsidRPr="00E02147" w14:paraId="40D3977E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E63C666" w14:textId="3BCD74C0" w:rsidR="00073F91" w:rsidRPr="00E02147" w:rsidRDefault="00073F91" w:rsidP="00073F91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NC-AMT0101-1-2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brB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4BF24AD" w14:textId="1B12D2E6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</w:t>
            </w:r>
            <w:r w:rsidR="00D811F4" w:rsidRPr="00E02147">
              <w:rPr>
                <w:rFonts w:ascii="Arial" w:hAnsi="Arial" w:cs="Arial"/>
              </w:rPr>
              <w:t>3922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3EED0CC" w14:textId="0459300F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CF clinical isolate (DH2417) with in-frame deletion of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brB</w:t>
            </w:r>
            <w:proofErr w:type="spellEnd"/>
            <w:r w:rsidR="00A961C2"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="00A961C2" w:rsidRPr="00E02147">
              <w:rPr>
                <w:rFonts w:ascii="Arial" w:hAnsi="Arial" w:cs="Arial"/>
              </w:rPr>
              <w:t>(PA14_6254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BCCF4AE" w14:textId="1AF7342B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This study</w:t>
            </w:r>
          </w:p>
        </w:tc>
      </w:tr>
      <w:tr w:rsidR="00073F91" w:rsidRPr="00E02147" w14:paraId="0724AE67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33D03FB" w14:textId="46740269" w:rsidR="00073F91" w:rsidRPr="00E02147" w:rsidRDefault="00073F91" w:rsidP="00073F91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rc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6CE7526" w14:textId="29395197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3737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970F8C9" w14:textId="11284608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122) with in-frame deletion of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rc</w:t>
            </w:r>
            <w:proofErr w:type="spellEnd"/>
            <w:r w:rsidR="00A961C2"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="00A961C2" w:rsidRPr="00E02147">
              <w:rPr>
                <w:rFonts w:ascii="Arial" w:hAnsi="Arial" w:cs="Arial"/>
              </w:rPr>
              <w:t>(PA14_7039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E0529E2" w14:textId="10681E22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This study</w:t>
            </w:r>
          </w:p>
        </w:tc>
      </w:tr>
      <w:tr w:rsidR="00073F91" w:rsidRPr="00E02147" w14:paraId="7E696D1B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6B957B3" w14:textId="3A53F987" w:rsidR="00073F91" w:rsidRPr="00E02147" w:rsidRDefault="00073F91" w:rsidP="00073F91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rc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 xml:space="preserve">+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rc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F663FD8" w14:textId="70C076D7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3738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0AC4F29" w14:textId="594193FF" w:rsidR="00073F91" w:rsidRPr="00E02147" w:rsidRDefault="00073F91" w:rsidP="00073F91">
            <w:pPr>
              <w:jc w:val="center"/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rc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 xml:space="preserve">(DH3737) with complementation of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rc</w:t>
            </w:r>
            <w:proofErr w:type="spellEnd"/>
            <w:r w:rsidR="00A961C2"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="00A961C2" w:rsidRPr="00E02147">
              <w:rPr>
                <w:rFonts w:ascii="Arial" w:hAnsi="Arial" w:cs="Arial"/>
              </w:rPr>
              <w:t>(PA14_70390)</w:t>
            </w:r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at the native locus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D659DF4" w14:textId="0B53CE9F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This study</w:t>
            </w:r>
          </w:p>
        </w:tc>
      </w:tr>
      <w:tr w:rsidR="00073F91" w:rsidRPr="00E02147" w14:paraId="0644D760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D9EA19D" w14:textId="5BA6438B" w:rsidR="00073F91" w:rsidRPr="00E02147" w:rsidRDefault="00073F91" w:rsidP="00073F91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14</w:t>
            </w:r>
            <w:r w:rsidRPr="00E02147">
              <w:rPr>
                <w:rFonts w:ascii="Arial" w:hAnsi="Arial" w:cs="Arial"/>
                <w:i/>
                <w:iCs/>
              </w:rPr>
              <w:t xml:space="preserve">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lasR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+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lasR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9AAC2AE" w14:textId="4297B911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3</w:t>
            </w:r>
            <w:r w:rsidR="003C20FC" w:rsidRPr="00E02147">
              <w:rPr>
                <w:rFonts w:ascii="Arial" w:hAnsi="Arial" w:cs="Arial"/>
              </w:rPr>
              <w:t>549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6FB3AFE" w14:textId="1ECC37BD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lasR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 xml:space="preserve">(DH164) with complementation of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lasR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45960) at the native locus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F12FB71" w14:textId="7D822A0A" w:rsidR="00073F91" w:rsidRPr="00E02147" w:rsidRDefault="003C20FC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/>
            </w:r>
            <w:r w:rsidR="006C4ABD" w:rsidRPr="00E02147">
              <w:rPr>
                <w:rFonts w:ascii="Arial" w:hAnsi="Arial" w:cs="Arial"/>
              </w:rPr>
              <w:instrText xml:space="preserve"> ADDIN EN.CITE &lt;EndNote&gt;&lt;Cite&gt;&lt;Author&gt;Clay&lt;/Author&gt;&lt;Year&gt;2020&lt;/Year&gt;&lt;RecNum&gt;90&lt;/RecNum&gt;&lt;DisplayText&gt;(13)&lt;/DisplayText&gt;&lt;record&gt;&lt;rec-number&gt;90&lt;/rec-number&gt;&lt;foreign-keys&gt;&lt;key app="EN" db-id="0edprxef1s50xteppry5vf5c00zzvadaaexz" timestamp="1610578083"&gt;90&lt;/key&gt;&lt;/foreign-keys&gt;&lt;ref-type name="Journal Article"&gt;17&lt;/ref-type&gt;&lt;contributors&gt;&lt;authors&gt;&lt;author&gt;Clay, Michelle E.&lt;/author&gt;&lt;author&gt;Hammond, John H.&lt;/author&gt;&lt;author&gt;Zhong, Fangfang&lt;/author&gt;&lt;author&gt;Chen, Xiaolei&lt;/author&gt;&lt;author&gt;Kowalski, Caitlin H.&lt;/author&gt;&lt;author&gt;Lee, Alexandra J.&lt;/author&gt;&lt;author&gt;Porter, Monique S.&lt;/author&gt;&lt;author&gt;Hampton, Thomas H.&lt;/author&gt;&lt;author&gt;Greene, Casey S.&lt;/author&gt;&lt;author&gt;Pletneva, Ekaterina V.&lt;/author&gt;&lt;author&gt;Hogan, Deborah A.&lt;/author&gt;&lt;/authors&gt;&lt;/contributors&gt;&lt;titles&gt;&lt;title&gt;&lt;style face="italic" font="default" size="100%"&gt;Pseudomonas aeruginosa lasR&lt;/style&gt;&lt;style face="normal" font="default" size="100%"&gt; mutant fitness in microoxia is supported by an Anr-regulated oxygen-binding hemerythrin&lt;/style&gt;&lt;/title&gt;&lt;secondary-title&gt;Proceedings of the National Academy of Sciences&lt;/secondary-title&gt;&lt;/titles&gt;&lt;periodical&gt;&lt;full-title&gt;Proceedings of the National Academy of Sciences&lt;/full-title&gt;&lt;/periodical&gt;&lt;pages&gt;3167-3173&lt;/pages&gt;&lt;volume&gt;117&lt;/volume&gt;&lt;number&gt;6&lt;/number&gt;&lt;dates&gt;&lt;year&gt;2020&lt;/year&gt;&lt;/dates&gt;&lt;urls&gt;&lt;related-urls&gt;&lt;url&gt;https://www.pnas.org/content/pnas/117/6/3167.full.pdf&lt;/url&gt;&lt;/related-urls&gt;&lt;/urls&gt;&lt;electronic-resource-num&gt;10.1073/pnas.1917576117&lt;/electronic-resource-num&gt;&lt;/record&gt;&lt;/Cite&gt;&lt;/EndNote&gt;</w:instrText>
            </w:r>
            <w:r w:rsidRPr="00E02147">
              <w:rPr>
                <w:rFonts w:ascii="Arial" w:hAnsi="Arial" w:cs="Arial"/>
              </w:rPr>
              <w:fldChar w:fldCharType="separate"/>
            </w:r>
            <w:r w:rsidR="006C4ABD" w:rsidRPr="00E02147">
              <w:rPr>
                <w:rFonts w:ascii="Arial" w:hAnsi="Arial" w:cs="Arial"/>
                <w:noProof/>
              </w:rPr>
              <w:t>(13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073F91" w:rsidRPr="00E02147" w14:paraId="2B3E918D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CC3588D" w14:textId="01B29BC7" w:rsidR="00073F91" w:rsidRPr="00E02147" w:rsidRDefault="00073F91" w:rsidP="00073F91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brB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 xml:space="preserve">+ pMQ70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brB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D28E3C7" w14:textId="629B2067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</w:t>
            </w:r>
            <w:r w:rsidR="00D811F4" w:rsidRPr="00E02147">
              <w:rPr>
                <w:rFonts w:ascii="Arial" w:hAnsi="Arial" w:cs="Arial"/>
              </w:rPr>
              <w:t>3923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4B718DF" w14:textId="0A53EC5D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brB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DH</w:t>
            </w:r>
            <w:r w:rsidR="00D811F4" w:rsidRPr="00E02147">
              <w:rPr>
                <w:rFonts w:ascii="Arial" w:hAnsi="Arial" w:cs="Arial"/>
              </w:rPr>
              <w:t>3920</w:t>
            </w:r>
            <w:r w:rsidRPr="00E02147">
              <w:rPr>
                <w:rFonts w:ascii="Arial" w:hAnsi="Arial" w:cs="Arial"/>
              </w:rPr>
              <w:t>) expressing arabinose inducible pMQ7</w:t>
            </w:r>
            <w:r w:rsidR="00D811F4" w:rsidRPr="00E02147">
              <w:rPr>
                <w:rFonts w:ascii="Arial" w:hAnsi="Arial" w:cs="Arial"/>
              </w:rPr>
              <w:t>0</w:t>
            </w:r>
            <w:r w:rsidRPr="00E02147">
              <w:rPr>
                <w:rFonts w:ascii="Arial" w:hAnsi="Arial" w:cs="Arial"/>
              </w:rPr>
              <w:t xml:space="preserve">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brB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expression vector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F41D2BE" w14:textId="353ADE2C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This study</w:t>
            </w:r>
          </w:p>
        </w:tc>
      </w:tr>
      <w:tr w:rsidR="00073F91" w:rsidRPr="00E02147" w14:paraId="4381F139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D882308" w14:textId="3343F7D0" w:rsidR="00073F91" w:rsidRPr="00E02147" w:rsidRDefault="00073F91" w:rsidP="00073F91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lastRenderedPageBreak/>
              <w:t>PA14</w:t>
            </w:r>
            <w:r w:rsidRPr="00E02147">
              <w:rPr>
                <w:rFonts w:ascii="Arial" w:hAnsi="Arial" w:cs="Arial"/>
                <w:i/>
                <w:iCs/>
              </w:rPr>
              <w:t xml:space="preserve">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lasR</w:t>
            </w:r>
            <w:r w:rsidRPr="00E02147">
              <w:rPr>
                <w:rFonts w:ascii="Arial" w:hAnsi="Arial" w:cs="Arial"/>
              </w:rPr>
              <w:t>∆</w:t>
            </w:r>
            <w:r w:rsidRPr="00E02147">
              <w:rPr>
                <w:rFonts w:ascii="Arial" w:hAnsi="Arial" w:cs="Arial"/>
                <w:i/>
                <w:iCs/>
              </w:rPr>
              <w:t>cbrB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AB4B608" w14:textId="24F4FFA5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</w:t>
            </w:r>
            <w:r w:rsidR="00D811F4" w:rsidRPr="00E02147">
              <w:rPr>
                <w:rFonts w:ascii="Arial" w:hAnsi="Arial" w:cs="Arial"/>
              </w:rPr>
              <w:t>3924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1B83FB9" w14:textId="18663EFF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lasR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 xml:space="preserve">(DH164) with in-frame deletion of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brB</w:t>
            </w:r>
            <w:proofErr w:type="spellEnd"/>
            <w:r w:rsidR="00A961C2"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="00A961C2" w:rsidRPr="00E02147">
              <w:rPr>
                <w:rFonts w:ascii="Arial" w:hAnsi="Arial" w:cs="Arial"/>
              </w:rPr>
              <w:t>(PA14_6254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4718ED8" w14:textId="3D73A0E9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This study</w:t>
            </w:r>
          </w:p>
        </w:tc>
      </w:tr>
      <w:tr w:rsidR="00073F91" w:rsidRPr="00E02147" w14:paraId="498299E9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B10022E" w14:textId="0CA01B92" w:rsidR="00073F91" w:rsidRPr="00E02147" w:rsidRDefault="00073F91" w:rsidP="00073F91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14</w:t>
            </w:r>
            <w:r w:rsidRPr="00E02147">
              <w:rPr>
                <w:rFonts w:ascii="Arial" w:hAnsi="Arial" w:cs="Arial"/>
                <w:i/>
                <w:iCs/>
              </w:rPr>
              <w:t xml:space="preserve">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lasR</w:t>
            </w:r>
            <w:r w:rsidRPr="00E02147">
              <w:rPr>
                <w:rFonts w:ascii="Arial" w:hAnsi="Arial" w:cs="Arial"/>
              </w:rPr>
              <w:t>∆</w:t>
            </w:r>
            <w:r w:rsidRPr="00E02147">
              <w:rPr>
                <w:rFonts w:ascii="Arial" w:hAnsi="Arial" w:cs="Arial"/>
                <w:i/>
                <w:iCs/>
              </w:rPr>
              <w:t>cbrB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 xml:space="preserve">+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brB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0307CD2" w14:textId="08DB677F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</w:t>
            </w:r>
            <w:r w:rsidR="00D811F4" w:rsidRPr="00E02147">
              <w:rPr>
                <w:rFonts w:ascii="Arial" w:hAnsi="Arial" w:cs="Arial"/>
              </w:rPr>
              <w:t>3925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F316386" w14:textId="0477CD6A" w:rsidR="00073F91" w:rsidRPr="00E02147" w:rsidRDefault="00073F91" w:rsidP="00073F91">
            <w:pPr>
              <w:jc w:val="center"/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lasR</w:t>
            </w:r>
            <w:r w:rsidRPr="00E02147">
              <w:rPr>
                <w:rFonts w:ascii="Arial" w:hAnsi="Arial" w:cs="Arial"/>
              </w:rPr>
              <w:t>∆</w:t>
            </w:r>
            <w:r w:rsidRPr="00E02147">
              <w:rPr>
                <w:rFonts w:ascii="Arial" w:hAnsi="Arial" w:cs="Arial"/>
                <w:i/>
                <w:iCs/>
              </w:rPr>
              <w:t>cbrB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DH</w:t>
            </w:r>
            <w:r w:rsidR="00D811F4" w:rsidRPr="00E02147">
              <w:rPr>
                <w:rFonts w:ascii="Arial" w:hAnsi="Arial" w:cs="Arial"/>
              </w:rPr>
              <w:t>3924</w:t>
            </w:r>
            <w:r w:rsidRPr="00E02147">
              <w:rPr>
                <w:rFonts w:ascii="Arial" w:hAnsi="Arial" w:cs="Arial"/>
              </w:rPr>
              <w:t xml:space="preserve">) with complementation of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brB</w:t>
            </w:r>
            <w:proofErr w:type="spellEnd"/>
            <w:r w:rsidR="00A961C2"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="00A961C2" w:rsidRPr="00E02147">
              <w:rPr>
                <w:rFonts w:ascii="Arial" w:hAnsi="Arial" w:cs="Arial"/>
              </w:rPr>
              <w:t>(PA14_62540)</w:t>
            </w:r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at the native locus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4C3E059" w14:textId="4E45FD41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This study</w:t>
            </w:r>
          </w:p>
        </w:tc>
      </w:tr>
      <w:tr w:rsidR="00073F91" w:rsidRPr="00E02147" w14:paraId="35F900B7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7EA675A" w14:textId="34118A6E" w:rsidR="00073F91" w:rsidRPr="00E02147" w:rsidRDefault="00073F91" w:rsidP="00073F91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14</w:t>
            </w:r>
            <w:r w:rsidRPr="00E02147">
              <w:rPr>
                <w:rFonts w:ascii="Arial" w:hAnsi="Arial" w:cs="Arial"/>
                <w:i/>
                <w:iCs/>
              </w:rPr>
              <w:t xml:space="preserve">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lasR</w:t>
            </w:r>
            <w:r w:rsidRPr="00E02147">
              <w:rPr>
                <w:rFonts w:ascii="Arial" w:hAnsi="Arial" w:cs="Arial"/>
              </w:rPr>
              <w:t>∆</w:t>
            </w:r>
            <w:r w:rsidRPr="00E02147">
              <w:rPr>
                <w:rFonts w:ascii="Arial" w:hAnsi="Arial" w:cs="Arial"/>
                <w:i/>
                <w:iCs/>
              </w:rPr>
              <w:t>cbrB∆crc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68BB7B9" w14:textId="238FAAC9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</w:t>
            </w:r>
            <w:r w:rsidR="00D811F4" w:rsidRPr="00E02147">
              <w:rPr>
                <w:rFonts w:ascii="Arial" w:hAnsi="Arial" w:cs="Arial"/>
              </w:rPr>
              <w:t>3926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913E763" w14:textId="494A9E2E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lasR</w:t>
            </w:r>
            <w:r w:rsidRPr="00E02147">
              <w:rPr>
                <w:rFonts w:ascii="Arial" w:hAnsi="Arial" w:cs="Arial"/>
              </w:rPr>
              <w:t>∆</w:t>
            </w:r>
            <w:r w:rsidRPr="00E02147">
              <w:rPr>
                <w:rFonts w:ascii="Arial" w:hAnsi="Arial" w:cs="Arial"/>
                <w:i/>
                <w:iCs/>
              </w:rPr>
              <w:t>cbrB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</w:t>
            </w:r>
            <w:r w:rsidR="00D811F4" w:rsidRPr="00E02147">
              <w:rPr>
                <w:rFonts w:ascii="Arial" w:hAnsi="Arial" w:cs="Arial"/>
              </w:rPr>
              <w:t>DH3924</w:t>
            </w:r>
            <w:r w:rsidRPr="00E02147">
              <w:rPr>
                <w:rFonts w:ascii="Arial" w:hAnsi="Arial" w:cs="Arial"/>
              </w:rPr>
              <w:t xml:space="preserve">) with in-frame deletion of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rc</w:t>
            </w:r>
            <w:proofErr w:type="spellEnd"/>
            <w:r w:rsidR="00A961C2"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="00A961C2" w:rsidRPr="00E02147">
              <w:rPr>
                <w:rFonts w:ascii="Arial" w:hAnsi="Arial" w:cs="Arial"/>
              </w:rPr>
              <w:t>(PA14_7039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BA076C3" w14:textId="7A683020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This study</w:t>
            </w:r>
          </w:p>
        </w:tc>
      </w:tr>
      <w:tr w:rsidR="00073F91" w:rsidRPr="00E02147" w14:paraId="32AB0017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1A1E0D4" w14:textId="69C9DF5E" w:rsidR="00073F91" w:rsidRPr="00E02147" w:rsidRDefault="00073F91" w:rsidP="00073F91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</w:t>
            </w:r>
            <w:r w:rsidRPr="00E02147">
              <w:rPr>
                <w:rFonts w:ascii="Arial" w:hAnsi="Arial" w:cs="Arial"/>
                <w:i/>
                <w:iCs/>
              </w:rPr>
              <w:t xml:space="preserve">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lasR∆crc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A3AF9C3" w14:textId="06AF0D27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</w:t>
            </w:r>
            <w:r w:rsidR="002408CD" w:rsidRPr="00E02147">
              <w:rPr>
                <w:rFonts w:ascii="Arial" w:hAnsi="Arial" w:cs="Arial"/>
              </w:rPr>
              <w:t>3927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38C7207" w14:textId="57F3471D" w:rsidR="00073F91" w:rsidRPr="00E02147" w:rsidRDefault="00073F91" w:rsidP="00073F91">
            <w:pPr>
              <w:jc w:val="center"/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lasR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 xml:space="preserve">(DH164) with in-frame deletion of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rc</w:t>
            </w:r>
            <w:proofErr w:type="spellEnd"/>
            <w:r w:rsidR="00A961C2"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="00A961C2" w:rsidRPr="00E02147">
              <w:rPr>
                <w:rFonts w:ascii="Arial" w:hAnsi="Arial" w:cs="Arial"/>
              </w:rPr>
              <w:t>(PA14_70390)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DFF3542" w14:textId="45A61649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This study</w:t>
            </w:r>
          </w:p>
        </w:tc>
      </w:tr>
      <w:tr w:rsidR="00073F91" w:rsidRPr="00E02147" w14:paraId="36A83A5A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5BF145A" w14:textId="30ED73C7" w:rsidR="00073F91" w:rsidRPr="00E02147" w:rsidRDefault="00073F91" w:rsidP="00073F91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</w:t>
            </w:r>
            <w:r w:rsidRPr="00E02147">
              <w:rPr>
                <w:rFonts w:ascii="Arial" w:hAnsi="Arial" w:cs="Arial"/>
                <w:i/>
                <w:iCs/>
              </w:rPr>
              <w:t xml:space="preserve">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lasR∆crc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 xml:space="preserve">+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rc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E7CB536" w14:textId="216E1C7A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</w:t>
            </w:r>
            <w:r w:rsidR="002408CD" w:rsidRPr="00E02147">
              <w:rPr>
                <w:rFonts w:ascii="Arial" w:hAnsi="Arial" w:cs="Arial"/>
              </w:rPr>
              <w:t>3928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1409D7A" w14:textId="410ACD51" w:rsidR="00073F91" w:rsidRPr="00E02147" w:rsidRDefault="00073F91" w:rsidP="00073F91">
            <w:pPr>
              <w:jc w:val="center"/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14 ∆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lasR</w:t>
            </w:r>
            <w:r w:rsidRPr="00E02147">
              <w:rPr>
                <w:rFonts w:ascii="Arial" w:hAnsi="Arial" w:cs="Arial"/>
              </w:rPr>
              <w:t>∆</w:t>
            </w:r>
            <w:r w:rsidRPr="00E02147">
              <w:rPr>
                <w:rFonts w:ascii="Arial" w:hAnsi="Arial" w:cs="Arial"/>
                <w:i/>
                <w:iCs/>
              </w:rPr>
              <w:t>crc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DH</w:t>
            </w:r>
            <w:r w:rsidR="002408CD" w:rsidRPr="00E02147">
              <w:rPr>
                <w:rFonts w:ascii="Arial" w:hAnsi="Arial" w:cs="Arial"/>
              </w:rPr>
              <w:t>3927</w:t>
            </w:r>
            <w:r w:rsidRPr="00E02147">
              <w:rPr>
                <w:rFonts w:ascii="Arial" w:hAnsi="Arial" w:cs="Arial"/>
              </w:rPr>
              <w:t xml:space="preserve">) with complementation of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rc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="00A961C2" w:rsidRPr="00E02147">
              <w:rPr>
                <w:rFonts w:ascii="Arial" w:hAnsi="Arial" w:cs="Arial"/>
              </w:rPr>
              <w:t>(PA14_70390)</w:t>
            </w:r>
            <w:r w:rsidR="00A961C2"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at the native locus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6E62863" w14:textId="1776BDC0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This study</w:t>
            </w:r>
          </w:p>
        </w:tc>
      </w:tr>
      <w:tr w:rsidR="00073F91" w:rsidRPr="00E02147" w14:paraId="058BB699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FA0BBA3" w14:textId="38D42CCC" w:rsidR="00073F91" w:rsidRPr="00E02147" w:rsidRDefault="00073F91" w:rsidP="00073F91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A14 + pMQ72 EV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44B2904" w14:textId="2CE3F3D9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</w:t>
            </w:r>
            <w:r w:rsidR="00C43769" w:rsidRPr="00E02147">
              <w:rPr>
                <w:rFonts w:ascii="Arial" w:hAnsi="Arial" w:cs="Arial"/>
              </w:rPr>
              <w:t>3929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2715F43" w14:textId="69530FBD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A14 WT (DH122) expressing pMQ72 empty vector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2605AE4" w14:textId="5D28786F" w:rsidR="00073F91" w:rsidRPr="00E02147" w:rsidRDefault="00073F91" w:rsidP="00073F91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This study</w:t>
            </w:r>
          </w:p>
        </w:tc>
      </w:tr>
      <w:tr w:rsidR="00C43769" w:rsidRPr="00E02147" w14:paraId="282C36D1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BC4F2E6" w14:textId="3A3539A6" w:rsidR="00C43769" w:rsidRPr="00E02147" w:rsidRDefault="00C43769" w:rsidP="00C43769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+ pMQ70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brB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DA75338" w14:textId="121CBA35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3930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7307A51" w14:textId="16E89420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122) expressing arabinose inducible pMQ70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brB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expression vector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9D1295A" w14:textId="557FF78F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This study</w:t>
            </w:r>
          </w:p>
        </w:tc>
      </w:tr>
      <w:tr w:rsidR="00C43769" w:rsidRPr="00E02147" w14:paraId="1DC1E68D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ECDDEE8" w14:textId="64DCA66A" w:rsidR="00C43769" w:rsidRPr="00E02147" w:rsidRDefault="00C43769" w:rsidP="00C43769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+ pMQ72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rcZ</w:t>
            </w:r>
            <w:proofErr w:type="spellEnd"/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AED4970" w14:textId="3016B2A2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3932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C2741C0" w14:textId="2F01D8D9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PA14 WT (DH122) expressing arabinose inducible pMQ72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rcZ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expression vector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9124A88" w14:textId="59F1E737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This study</w:t>
            </w:r>
          </w:p>
        </w:tc>
      </w:tr>
      <w:tr w:rsidR="00C43769" w:rsidRPr="00E02147" w14:paraId="38CE2D94" w14:textId="77777777" w:rsidTr="00A271E6">
        <w:tc>
          <w:tcPr>
            <w:tcW w:w="2942" w:type="dxa"/>
            <w:shd w:val="clear" w:color="auto" w:fill="DBDBDB" w:themeFill="accent3" w:themeFillTint="66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BC6ABEA" w14:textId="23CA17AD" w:rsidR="00C43769" w:rsidRPr="00E02147" w:rsidRDefault="00C43769" w:rsidP="00C43769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  <w:i/>
                <w:iCs/>
              </w:rPr>
              <w:t>E. coli</w:t>
            </w:r>
          </w:p>
        </w:tc>
        <w:tc>
          <w:tcPr>
            <w:tcW w:w="1208" w:type="dxa"/>
            <w:shd w:val="clear" w:color="auto" w:fill="DBDBDB" w:themeFill="accent3" w:themeFillTint="66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FBE12FD" w14:textId="1AFB195F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7975" w:type="dxa"/>
            <w:shd w:val="clear" w:color="auto" w:fill="DBDBDB" w:themeFill="accent3" w:themeFillTint="66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9EB4BBA" w14:textId="2E091CF7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85" w:type="dxa"/>
            <w:shd w:val="clear" w:color="auto" w:fill="DBDBDB" w:themeFill="accent3" w:themeFillTint="66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2C4F3E9" w14:textId="2EA90633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</w:p>
        </w:tc>
      </w:tr>
      <w:tr w:rsidR="00C43769" w:rsidRPr="00E02147" w14:paraId="3AF1B794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02B3D6D" w14:textId="77777777" w:rsidR="00C43769" w:rsidRPr="00E02147" w:rsidRDefault="00C43769" w:rsidP="00C43769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S17 </w:t>
            </w:r>
            <w:proofErr w:type="spellStart"/>
            <w:r w:rsidRPr="00E02147">
              <w:rPr>
                <w:rFonts w:ascii="Arial" w:hAnsi="Arial" w:cs="Arial"/>
              </w:rPr>
              <w:t>λpir</w:t>
            </w:r>
            <w:proofErr w:type="spellEnd"/>
          </w:p>
          <w:p w14:paraId="325768D8" w14:textId="255F9D88" w:rsidR="00C43769" w:rsidRPr="00E02147" w:rsidRDefault="00C43769" w:rsidP="00C43769">
            <w:pPr>
              <w:rPr>
                <w:rFonts w:ascii="Arial" w:hAnsi="Arial" w:cs="Arial"/>
              </w:rPr>
            </w:pP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E5E0135" w14:textId="75E06253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71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76126D1" w14:textId="3C29014A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Used as a conjugation partner for introducing pMQ30 plasmids.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51B1497" w14:textId="1ED163B3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</w:p>
        </w:tc>
      </w:tr>
      <w:tr w:rsidR="00C43769" w:rsidRPr="00E02147" w14:paraId="6840438D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61C709F" w14:textId="0C234688" w:rsidR="00C43769" w:rsidRPr="00E02147" w:rsidRDefault="00C43769" w:rsidP="00C43769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5a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C196504" w14:textId="2D8D72A0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51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54541D1" w14:textId="2CBB6E50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Used to store/replicate plasmids.</w:t>
            </w: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CFAB009" w14:textId="2D83AE42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Invitrogen</w:t>
            </w:r>
          </w:p>
        </w:tc>
      </w:tr>
      <w:tr w:rsidR="00C43769" w:rsidRPr="00E02147" w14:paraId="1BE3F5C1" w14:textId="77777777" w:rsidTr="00A271E6">
        <w:tc>
          <w:tcPr>
            <w:tcW w:w="2942" w:type="dxa"/>
            <w:shd w:val="clear" w:color="auto" w:fill="DBDBDB" w:themeFill="accent3" w:themeFillTint="66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9B3DFF7" w14:textId="1570CBF7" w:rsidR="00C43769" w:rsidRPr="00CC7D3F" w:rsidRDefault="00C43769" w:rsidP="00C43769">
            <w:pPr>
              <w:rPr>
                <w:rFonts w:ascii="Arial" w:hAnsi="Arial" w:cs="Arial"/>
              </w:rPr>
            </w:pPr>
            <w:r w:rsidRPr="00CC7D3F">
              <w:rPr>
                <w:rFonts w:ascii="Arial" w:hAnsi="Arial" w:cs="Arial"/>
              </w:rPr>
              <w:t>Plasmids</w:t>
            </w:r>
          </w:p>
        </w:tc>
        <w:tc>
          <w:tcPr>
            <w:tcW w:w="1208" w:type="dxa"/>
            <w:shd w:val="clear" w:color="auto" w:fill="DBDBDB" w:themeFill="accent3" w:themeFillTint="66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4A3E344" w14:textId="234D912F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7975" w:type="dxa"/>
            <w:shd w:val="clear" w:color="auto" w:fill="DBDBDB" w:themeFill="accent3" w:themeFillTint="66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E528E0E" w14:textId="71C7725E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85" w:type="dxa"/>
            <w:shd w:val="clear" w:color="auto" w:fill="DBDBDB" w:themeFill="accent3" w:themeFillTint="66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20208D93" w14:textId="0B7B6621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</w:p>
        </w:tc>
      </w:tr>
      <w:tr w:rsidR="00C43769" w:rsidRPr="00E02147" w14:paraId="07404AC8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872DFAD" w14:textId="77777777" w:rsidR="00C43769" w:rsidRPr="00E02147" w:rsidRDefault="00C43769" w:rsidP="00C43769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MQ30 EV</w:t>
            </w:r>
          </w:p>
          <w:p w14:paraId="28F0FDB0" w14:textId="1809BBB5" w:rsidR="00C43769" w:rsidRPr="00E02147" w:rsidRDefault="00C43769" w:rsidP="00C43769">
            <w:pPr>
              <w:rPr>
                <w:rFonts w:ascii="Arial" w:hAnsi="Arial" w:cs="Arial"/>
              </w:rPr>
            </w:pP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0411A63" w14:textId="79FBD047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DH962 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C9E0C74" w14:textId="4C722B3A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Allelic replacement vector, </w:t>
            </w:r>
            <w:proofErr w:type="spellStart"/>
            <w:r w:rsidRPr="00E02147">
              <w:rPr>
                <w:rFonts w:ascii="Arial" w:hAnsi="Arial" w:cs="Arial"/>
              </w:rPr>
              <w:t>Gm</w:t>
            </w:r>
            <w:r w:rsidRPr="00E02147">
              <w:rPr>
                <w:rFonts w:ascii="Arial" w:hAnsi="Arial" w:cs="Arial"/>
                <w:vertAlign w:val="superscript"/>
              </w:rPr>
              <w:t>R</w:t>
            </w:r>
            <w:proofErr w:type="spellEnd"/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650725D" w14:textId="751DBB48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TaGFua3M8L0F1dGhvcj48WWVhcj4yMDA2PC9ZZWFyPjxS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</w:fldData>
              </w:fldChar>
            </w:r>
            <w:r w:rsidR="006C4ABD" w:rsidRPr="00E02147">
              <w:rPr>
                <w:rFonts w:ascii="Arial" w:hAnsi="Arial" w:cs="Arial"/>
              </w:rPr>
              <w:instrText xml:space="preserve"> ADDIN EN.CITE </w:instrText>
            </w:r>
            <w:r w:rsidR="006C4ABD" w:rsidRPr="00E02147">
              <w:rPr>
                <w:rFonts w:ascii="Arial" w:hAnsi="Arial" w:cs="Arial"/>
              </w:rPr>
              <w:fldChar w:fldCharType="begin">
                <w:fldData xml:space="preserve">PEVuZE5vdGU+PENpdGU+PEF1dGhvcj5TaGFua3M8L0F1dGhvcj48WWVhcj4yMDA2PC9ZZWFyPjxS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</w:fldData>
              </w:fldChar>
            </w:r>
            <w:r w:rsidR="006C4ABD" w:rsidRPr="00E02147">
              <w:rPr>
                <w:rFonts w:ascii="Arial" w:hAnsi="Arial" w:cs="Arial"/>
              </w:rPr>
              <w:instrText xml:space="preserve"> ADDIN EN.CITE.DATA </w:instrText>
            </w:r>
            <w:r w:rsidR="006C4ABD" w:rsidRPr="00E02147">
              <w:rPr>
                <w:rFonts w:ascii="Arial" w:hAnsi="Arial" w:cs="Arial"/>
              </w:rPr>
            </w:r>
            <w:r w:rsidR="006C4ABD"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="006C4ABD" w:rsidRPr="00E02147">
              <w:rPr>
                <w:rFonts w:ascii="Arial" w:hAnsi="Arial" w:cs="Arial"/>
                <w:noProof/>
              </w:rPr>
              <w:t>(14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C43769" w:rsidRPr="00E02147" w14:paraId="6884306A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46C62D9" w14:textId="0BFAFDA0" w:rsidR="00C43769" w:rsidRPr="00E02147" w:rsidRDefault="00C43769" w:rsidP="00C43769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lastRenderedPageBreak/>
              <w:t>pMQ72 EV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D18E484" w14:textId="1E88A205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3773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F0372F2" w14:textId="7504FFE3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Arabinose inducible expression vector, </w:t>
            </w:r>
            <w:proofErr w:type="spellStart"/>
            <w:r w:rsidRPr="00E02147">
              <w:rPr>
                <w:rFonts w:ascii="Arial" w:hAnsi="Arial" w:cs="Arial"/>
              </w:rPr>
              <w:t>Gm</w:t>
            </w:r>
            <w:r w:rsidRPr="00E02147">
              <w:rPr>
                <w:rFonts w:ascii="Arial" w:hAnsi="Arial" w:cs="Arial"/>
                <w:vertAlign w:val="superscript"/>
              </w:rPr>
              <w:t>R</w:t>
            </w:r>
            <w:proofErr w:type="spellEnd"/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25D8355" w14:textId="761095AB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TaGFua3M8L0F1dGhvcj48WWVhcj4yMDA2PC9ZZWFyPjxS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</w:fldData>
              </w:fldChar>
            </w:r>
            <w:r w:rsidR="006C4ABD" w:rsidRPr="00E02147">
              <w:rPr>
                <w:rFonts w:ascii="Arial" w:hAnsi="Arial" w:cs="Arial"/>
              </w:rPr>
              <w:instrText xml:space="preserve"> ADDIN EN.CITE </w:instrText>
            </w:r>
            <w:r w:rsidR="006C4ABD" w:rsidRPr="00E02147">
              <w:rPr>
                <w:rFonts w:ascii="Arial" w:hAnsi="Arial" w:cs="Arial"/>
              </w:rPr>
              <w:fldChar w:fldCharType="begin">
                <w:fldData xml:space="preserve">PEVuZE5vdGU+PENpdGU+PEF1dGhvcj5TaGFua3M8L0F1dGhvcj48WWVhcj4yMDA2PC9ZZWFyPjxS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</w:fldData>
              </w:fldChar>
            </w:r>
            <w:r w:rsidR="006C4ABD" w:rsidRPr="00E02147">
              <w:rPr>
                <w:rFonts w:ascii="Arial" w:hAnsi="Arial" w:cs="Arial"/>
              </w:rPr>
              <w:instrText xml:space="preserve"> ADDIN EN.CITE.DATA </w:instrText>
            </w:r>
            <w:r w:rsidR="006C4ABD" w:rsidRPr="00E02147">
              <w:rPr>
                <w:rFonts w:ascii="Arial" w:hAnsi="Arial" w:cs="Arial"/>
              </w:rPr>
            </w:r>
            <w:r w:rsidR="006C4ABD"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="006C4ABD" w:rsidRPr="00E02147">
              <w:rPr>
                <w:rFonts w:ascii="Arial" w:hAnsi="Arial" w:cs="Arial"/>
                <w:noProof/>
              </w:rPr>
              <w:t>(14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C43769" w:rsidRPr="00E02147" w14:paraId="2ABED0FB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24238DC" w14:textId="12C4008D" w:rsidR="00C43769" w:rsidRPr="00E02147" w:rsidRDefault="00C43769" w:rsidP="00C43769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MQ70 EV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18C2E68" w14:textId="6F571FF5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1682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9DD277E" w14:textId="3C75EAF8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Arabinose inducible expression vector, </w:t>
            </w:r>
            <w:proofErr w:type="spellStart"/>
            <w:r w:rsidRPr="00E02147">
              <w:rPr>
                <w:rFonts w:ascii="Arial" w:hAnsi="Arial" w:cs="Arial"/>
              </w:rPr>
              <w:t>Amp</w:t>
            </w:r>
            <w:r w:rsidRPr="00E02147">
              <w:rPr>
                <w:rFonts w:ascii="Arial" w:hAnsi="Arial" w:cs="Arial"/>
                <w:vertAlign w:val="superscript"/>
              </w:rPr>
              <w:t>R</w:t>
            </w:r>
            <w:proofErr w:type="spellEnd"/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440F333" w14:textId="4AE6B8B8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fldChar w:fldCharType="begin">
                <w:fldData xml:space="preserve">PEVuZE5vdGU+PENpdGU+PEF1dGhvcj5TaGFua3M8L0F1dGhvcj48WWVhcj4yMDA2PC9ZZWFyPjxS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</w:fldData>
              </w:fldChar>
            </w:r>
            <w:r w:rsidR="006C4ABD" w:rsidRPr="00E02147">
              <w:rPr>
                <w:rFonts w:ascii="Arial" w:hAnsi="Arial" w:cs="Arial"/>
              </w:rPr>
              <w:instrText xml:space="preserve"> ADDIN EN.CITE </w:instrText>
            </w:r>
            <w:r w:rsidR="006C4ABD" w:rsidRPr="00E02147">
              <w:rPr>
                <w:rFonts w:ascii="Arial" w:hAnsi="Arial" w:cs="Arial"/>
              </w:rPr>
              <w:fldChar w:fldCharType="begin">
                <w:fldData xml:space="preserve">PEVuZE5vdGU+PENpdGU+PEF1dGhvcj5TaGFua3M8L0F1dGhvcj48WWVhcj4yMDA2PC9ZZWFyPjxS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</w:fldData>
              </w:fldChar>
            </w:r>
            <w:r w:rsidR="006C4ABD" w:rsidRPr="00E02147">
              <w:rPr>
                <w:rFonts w:ascii="Arial" w:hAnsi="Arial" w:cs="Arial"/>
              </w:rPr>
              <w:instrText xml:space="preserve"> ADDIN EN.CITE.DATA </w:instrText>
            </w:r>
            <w:r w:rsidR="006C4ABD" w:rsidRPr="00E02147">
              <w:rPr>
                <w:rFonts w:ascii="Arial" w:hAnsi="Arial" w:cs="Arial"/>
              </w:rPr>
            </w:r>
            <w:r w:rsidR="006C4ABD" w:rsidRPr="00E02147">
              <w:rPr>
                <w:rFonts w:ascii="Arial" w:hAnsi="Arial" w:cs="Arial"/>
              </w:rPr>
              <w:fldChar w:fldCharType="end"/>
            </w:r>
            <w:r w:rsidRPr="00E02147">
              <w:rPr>
                <w:rFonts w:ascii="Arial" w:hAnsi="Arial" w:cs="Arial"/>
              </w:rPr>
            </w:r>
            <w:r w:rsidRPr="00E02147">
              <w:rPr>
                <w:rFonts w:ascii="Arial" w:hAnsi="Arial" w:cs="Arial"/>
              </w:rPr>
              <w:fldChar w:fldCharType="separate"/>
            </w:r>
            <w:r w:rsidR="006C4ABD" w:rsidRPr="00E02147">
              <w:rPr>
                <w:rFonts w:ascii="Arial" w:hAnsi="Arial" w:cs="Arial"/>
                <w:noProof/>
              </w:rPr>
              <w:t>(14)</w:t>
            </w:r>
            <w:r w:rsidRPr="00E02147">
              <w:rPr>
                <w:rFonts w:ascii="Arial" w:hAnsi="Arial" w:cs="Arial"/>
              </w:rPr>
              <w:fldChar w:fldCharType="end"/>
            </w:r>
          </w:p>
        </w:tc>
      </w:tr>
      <w:tr w:rsidR="00C43769" w:rsidRPr="00E02147" w14:paraId="62B83786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56404C6" w14:textId="15B3F413" w:rsidR="00C43769" w:rsidRPr="00E02147" w:rsidRDefault="00C43769" w:rsidP="00C43769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MQ30</w:t>
            </w:r>
            <w:r w:rsidRPr="00E02147">
              <w:rPr>
                <w:rFonts w:ascii="Arial" w:hAnsi="Arial" w:cs="Arial"/>
                <w:i/>
                <w:iCs/>
              </w:rPr>
              <w:t>_rhlR_</w:t>
            </w:r>
            <w:r w:rsidRPr="00E02147">
              <w:rPr>
                <w:rFonts w:ascii="Arial" w:hAnsi="Arial" w:cs="Arial"/>
              </w:rPr>
              <w:t>KO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91806BC" w14:textId="2F1D54BE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2943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9C715DD" w14:textId="4EC91789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proofErr w:type="spellStart"/>
            <w:r w:rsidRPr="00E02147">
              <w:rPr>
                <w:rFonts w:ascii="Arial" w:hAnsi="Arial" w:cs="Arial"/>
                <w:i/>
                <w:iCs/>
              </w:rPr>
              <w:t>rhlR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 xml:space="preserve">(PA14_19120) in-frame deletion construct; </w:t>
            </w:r>
            <w:proofErr w:type="spellStart"/>
            <w:r w:rsidRPr="00E02147">
              <w:rPr>
                <w:rFonts w:ascii="Arial" w:hAnsi="Arial" w:cs="Arial"/>
              </w:rPr>
              <w:t>Gm</w:t>
            </w:r>
            <w:r w:rsidRPr="00E02147">
              <w:rPr>
                <w:rFonts w:ascii="Arial" w:hAnsi="Arial" w:cs="Arial"/>
                <w:vertAlign w:val="superscript"/>
              </w:rPr>
              <w:t>R</w:t>
            </w:r>
            <w:proofErr w:type="spellEnd"/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59EA8A2" w14:textId="7B3D1DEA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This study</w:t>
            </w:r>
          </w:p>
        </w:tc>
      </w:tr>
      <w:tr w:rsidR="00C43769" w:rsidRPr="00E02147" w14:paraId="625AFE36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1C4D2A83" w14:textId="1F737E07" w:rsidR="00C43769" w:rsidRPr="00E02147" w:rsidRDefault="00C43769" w:rsidP="00C43769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MQ30</w:t>
            </w:r>
            <w:r w:rsidRPr="00E02147">
              <w:rPr>
                <w:rFonts w:ascii="Arial" w:hAnsi="Arial" w:cs="Arial"/>
                <w:i/>
                <w:iCs/>
              </w:rPr>
              <w:t>_cbrB_</w:t>
            </w:r>
            <w:r w:rsidRPr="00E02147">
              <w:rPr>
                <w:rFonts w:ascii="Arial" w:hAnsi="Arial" w:cs="Arial"/>
              </w:rPr>
              <w:t>KO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76493D8" w14:textId="7106C212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3512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8889E69" w14:textId="1398AF80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proofErr w:type="spellStart"/>
            <w:r w:rsidRPr="00E02147">
              <w:rPr>
                <w:rFonts w:ascii="Arial" w:hAnsi="Arial" w:cs="Arial"/>
                <w:i/>
                <w:iCs/>
              </w:rPr>
              <w:t>cbrB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>(PA14_62540)</w:t>
            </w:r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 xml:space="preserve">in-frame deletion construct; </w:t>
            </w:r>
            <w:proofErr w:type="spellStart"/>
            <w:r w:rsidRPr="00E02147">
              <w:rPr>
                <w:rFonts w:ascii="Arial" w:hAnsi="Arial" w:cs="Arial"/>
              </w:rPr>
              <w:t>Gm</w:t>
            </w:r>
            <w:r w:rsidRPr="00E02147">
              <w:rPr>
                <w:rFonts w:ascii="Arial" w:hAnsi="Arial" w:cs="Arial"/>
                <w:vertAlign w:val="superscript"/>
              </w:rPr>
              <w:t>R</w:t>
            </w:r>
            <w:proofErr w:type="spellEnd"/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C31ECEC" w14:textId="6F70E365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This study</w:t>
            </w:r>
          </w:p>
        </w:tc>
      </w:tr>
      <w:tr w:rsidR="00C43769" w:rsidRPr="00E02147" w14:paraId="604386D6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D161A28" w14:textId="512C0BDF" w:rsidR="00C43769" w:rsidRPr="00E02147" w:rsidRDefault="00C43769" w:rsidP="00C43769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MQ30</w:t>
            </w:r>
            <w:r w:rsidRPr="00E02147">
              <w:rPr>
                <w:rFonts w:ascii="Arial" w:hAnsi="Arial" w:cs="Arial"/>
                <w:i/>
                <w:iCs/>
              </w:rPr>
              <w:t>_crc_</w:t>
            </w:r>
            <w:r w:rsidRPr="00E02147">
              <w:rPr>
                <w:rFonts w:ascii="Arial" w:hAnsi="Arial" w:cs="Arial"/>
              </w:rPr>
              <w:t>KO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3F65251" w14:textId="503D578B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3692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BC0A28D" w14:textId="639174F9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proofErr w:type="spellStart"/>
            <w:r w:rsidRPr="00E02147">
              <w:rPr>
                <w:rFonts w:ascii="Arial" w:hAnsi="Arial" w:cs="Arial"/>
                <w:i/>
                <w:iCs/>
              </w:rPr>
              <w:t>crc</w:t>
            </w:r>
            <w:proofErr w:type="spellEnd"/>
            <w:r w:rsidRPr="00E02147">
              <w:rPr>
                <w:rFonts w:ascii="Arial" w:hAnsi="Arial" w:cs="Arial"/>
              </w:rPr>
              <w:t xml:space="preserve"> (PA14_70390) in-frame deletion construct; </w:t>
            </w:r>
            <w:proofErr w:type="spellStart"/>
            <w:r w:rsidRPr="00E02147">
              <w:rPr>
                <w:rFonts w:ascii="Arial" w:hAnsi="Arial" w:cs="Arial"/>
              </w:rPr>
              <w:t>Gm</w:t>
            </w:r>
            <w:r w:rsidRPr="00E02147">
              <w:rPr>
                <w:rFonts w:ascii="Arial" w:hAnsi="Arial" w:cs="Arial"/>
                <w:vertAlign w:val="superscript"/>
              </w:rPr>
              <w:t>R</w:t>
            </w:r>
            <w:proofErr w:type="spellEnd"/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828CCBF" w14:textId="04A61A57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This study</w:t>
            </w:r>
          </w:p>
        </w:tc>
      </w:tr>
      <w:tr w:rsidR="00C43769" w:rsidRPr="00E02147" w14:paraId="783D85A9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998BC93" w14:textId="725EF272" w:rsidR="00C43769" w:rsidRPr="00E02147" w:rsidRDefault="00C43769" w:rsidP="00C43769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MQ30</w:t>
            </w:r>
            <w:r w:rsidRPr="00E02147">
              <w:rPr>
                <w:rFonts w:ascii="Arial" w:hAnsi="Arial" w:cs="Arial"/>
                <w:i/>
                <w:iCs/>
              </w:rPr>
              <w:t>_cbrB_</w:t>
            </w:r>
            <w:r w:rsidRPr="00E02147">
              <w:rPr>
                <w:rFonts w:ascii="Arial" w:hAnsi="Arial" w:cs="Arial"/>
              </w:rPr>
              <w:t>KON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3871E69" w14:textId="5E01B22E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3467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1A64ECD" w14:textId="5E416C7E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proofErr w:type="spellStart"/>
            <w:r w:rsidRPr="00E02147">
              <w:rPr>
                <w:rFonts w:ascii="Arial" w:hAnsi="Arial" w:cs="Arial"/>
                <w:i/>
                <w:iCs/>
              </w:rPr>
              <w:t>cbrB</w:t>
            </w:r>
            <w:proofErr w:type="spellEnd"/>
            <w:r w:rsidRPr="00E02147">
              <w:rPr>
                <w:rFonts w:ascii="Arial" w:hAnsi="Arial" w:cs="Arial"/>
              </w:rPr>
              <w:t xml:space="preserve"> (PA14_62540)</w:t>
            </w:r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 xml:space="preserve">native locus complementation construct; </w:t>
            </w:r>
            <w:proofErr w:type="spellStart"/>
            <w:r w:rsidRPr="00E02147">
              <w:rPr>
                <w:rFonts w:ascii="Arial" w:hAnsi="Arial" w:cs="Arial"/>
              </w:rPr>
              <w:t>Gm</w:t>
            </w:r>
            <w:r w:rsidRPr="00E02147">
              <w:rPr>
                <w:rFonts w:ascii="Arial" w:hAnsi="Arial" w:cs="Arial"/>
                <w:vertAlign w:val="superscript"/>
              </w:rPr>
              <w:t>R</w:t>
            </w:r>
            <w:proofErr w:type="spellEnd"/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2429F234" w14:textId="5E782840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This study</w:t>
            </w:r>
          </w:p>
        </w:tc>
      </w:tr>
      <w:tr w:rsidR="00C43769" w:rsidRPr="00E02147" w14:paraId="40E95D42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89468DF" w14:textId="02E7E17E" w:rsidR="00C43769" w:rsidRPr="00E02147" w:rsidRDefault="00C43769" w:rsidP="00C43769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MQ30</w:t>
            </w:r>
            <w:r w:rsidRPr="00E02147">
              <w:rPr>
                <w:rFonts w:ascii="Arial" w:hAnsi="Arial" w:cs="Arial"/>
                <w:i/>
                <w:iCs/>
              </w:rPr>
              <w:t>_crc_</w:t>
            </w:r>
            <w:r w:rsidRPr="00E02147">
              <w:rPr>
                <w:rFonts w:ascii="Arial" w:hAnsi="Arial" w:cs="Arial"/>
              </w:rPr>
              <w:t>KON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3087FE18" w14:textId="005E15F6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3511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C2B9DCE" w14:textId="0EEBF72B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proofErr w:type="spellStart"/>
            <w:r w:rsidRPr="00E02147">
              <w:rPr>
                <w:rFonts w:ascii="Arial" w:hAnsi="Arial" w:cs="Arial"/>
                <w:i/>
                <w:iCs/>
              </w:rPr>
              <w:t>crc</w:t>
            </w:r>
            <w:proofErr w:type="spellEnd"/>
            <w:r w:rsidRPr="00E02147">
              <w:rPr>
                <w:rFonts w:ascii="Arial" w:hAnsi="Arial" w:cs="Arial"/>
              </w:rPr>
              <w:t xml:space="preserve"> (PA14_70390) native locus complementation construct; </w:t>
            </w:r>
            <w:proofErr w:type="spellStart"/>
            <w:r w:rsidRPr="00E02147">
              <w:rPr>
                <w:rFonts w:ascii="Arial" w:hAnsi="Arial" w:cs="Arial"/>
              </w:rPr>
              <w:t>Gm</w:t>
            </w:r>
            <w:r w:rsidRPr="00E02147">
              <w:rPr>
                <w:rFonts w:ascii="Arial" w:hAnsi="Arial" w:cs="Arial"/>
                <w:vertAlign w:val="superscript"/>
              </w:rPr>
              <w:t>R</w:t>
            </w:r>
            <w:proofErr w:type="spellEnd"/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051E5CA" w14:textId="414FBAB7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This study</w:t>
            </w:r>
          </w:p>
        </w:tc>
      </w:tr>
      <w:tr w:rsidR="00C43769" w:rsidRPr="00E02147" w14:paraId="1AB8B309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5D094642" w14:textId="5ED85EA3" w:rsidR="00C43769" w:rsidRPr="00E02147" w:rsidRDefault="00C43769" w:rsidP="00C43769">
            <w:pPr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pMQ72</w:t>
            </w:r>
            <w:r w:rsidRPr="00E02147">
              <w:rPr>
                <w:rFonts w:ascii="Arial" w:hAnsi="Arial" w:cs="Arial"/>
                <w:i/>
                <w:iCs/>
              </w:rPr>
              <w:t>_crcZ</w:t>
            </w: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47D9334F" w14:textId="65634348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3931</w:t>
            </w: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29235AA" w14:textId="053E84DC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 xml:space="preserve">Vector for arabinose-inducible gene expression of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rcZ</w:t>
            </w:r>
            <w:proofErr w:type="spellEnd"/>
            <w:r w:rsidRPr="00E02147">
              <w:rPr>
                <w:rFonts w:ascii="Arial" w:hAnsi="Arial" w:cs="Arial"/>
              </w:rPr>
              <w:t xml:space="preserve">; </w:t>
            </w:r>
            <w:proofErr w:type="spellStart"/>
            <w:r w:rsidRPr="00E02147">
              <w:rPr>
                <w:rFonts w:ascii="Arial" w:hAnsi="Arial" w:cs="Arial"/>
              </w:rPr>
              <w:t>Gm</w:t>
            </w:r>
            <w:r w:rsidRPr="00E02147">
              <w:rPr>
                <w:rFonts w:ascii="Arial" w:hAnsi="Arial" w:cs="Arial"/>
                <w:vertAlign w:val="superscript"/>
              </w:rPr>
              <w:t>R</w:t>
            </w:r>
            <w:proofErr w:type="spellEnd"/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6E219E09" w14:textId="03E0FAC2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This study</w:t>
            </w:r>
          </w:p>
        </w:tc>
      </w:tr>
      <w:tr w:rsidR="00C43769" w:rsidRPr="00E02147" w14:paraId="1A81868B" w14:textId="77777777" w:rsidTr="00A271E6">
        <w:tc>
          <w:tcPr>
            <w:tcW w:w="2942" w:type="dxa"/>
            <w:tcBorders>
              <w:bottom w:val="double" w:sz="6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B3D9D40" w14:textId="540C3D41" w:rsidR="00C43769" w:rsidRPr="00E02147" w:rsidRDefault="00C43769" w:rsidP="00C43769">
            <w:pPr>
              <w:rPr>
                <w:rFonts w:ascii="Arial" w:hAnsi="Arial" w:cs="Arial"/>
                <w:i/>
                <w:iCs/>
              </w:rPr>
            </w:pPr>
            <w:r w:rsidRPr="00E02147">
              <w:rPr>
                <w:rFonts w:ascii="Arial" w:hAnsi="Arial" w:cs="Arial"/>
              </w:rPr>
              <w:t>pMQ70</w:t>
            </w:r>
            <w:r w:rsidRPr="00E02147">
              <w:rPr>
                <w:rFonts w:ascii="Arial" w:hAnsi="Arial" w:cs="Arial"/>
                <w:i/>
                <w:iCs/>
              </w:rPr>
              <w:t>_cbrB</w:t>
            </w:r>
          </w:p>
        </w:tc>
        <w:tc>
          <w:tcPr>
            <w:tcW w:w="1208" w:type="dxa"/>
            <w:tcBorders>
              <w:bottom w:val="double" w:sz="6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5C6A001" w14:textId="59617148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DH3691</w:t>
            </w:r>
          </w:p>
        </w:tc>
        <w:tc>
          <w:tcPr>
            <w:tcW w:w="7975" w:type="dxa"/>
            <w:tcBorders>
              <w:bottom w:val="double" w:sz="6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FF514AA" w14:textId="76945678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Vector for arabinose-inducible gene expression of</w:t>
            </w:r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proofErr w:type="spellStart"/>
            <w:r w:rsidRPr="00E02147">
              <w:rPr>
                <w:rFonts w:ascii="Arial" w:hAnsi="Arial" w:cs="Arial"/>
                <w:i/>
                <w:iCs/>
              </w:rPr>
              <w:t>cbrB</w:t>
            </w:r>
            <w:proofErr w:type="spellEnd"/>
            <w:r w:rsidRPr="00E02147">
              <w:rPr>
                <w:rFonts w:ascii="Arial" w:hAnsi="Arial" w:cs="Arial"/>
                <w:i/>
                <w:iCs/>
              </w:rPr>
              <w:t xml:space="preserve"> </w:t>
            </w:r>
            <w:r w:rsidRPr="00E02147">
              <w:rPr>
                <w:rFonts w:ascii="Arial" w:hAnsi="Arial" w:cs="Arial"/>
              </w:rPr>
              <w:t xml:space="preserve">(PA14_62540); </w:t>
            </w:r>
            <w:proofErr w:type="spellStart"/>
            <w:r w:rsidRPr="00E02147">
              <w:rPr>
                <w:rFonts w:ascii="Arial" w:hAnsi="Arial" w:cs="Arial"/>
              </w:rPr>
              <w:t>Carb</w:t>
            </w:r>
            <w:r w:rsidRPr="00E02147">
              <w:rPr>
                <w:rFonts w:ascii="Arial" w:hAnsi="Arial" w:cs="Arial"/>
                <w:vertAlign w:val="superscript"/>
              </w:rPr>
              <w:t>R</w:t>
            </w:r>
            <w:proofErr w:type="spellEnd"/>
          </w:p>
        </w:tc>
        <w:tc>
          <w:tcPr>
            <w:tcW w:w="1285" w:type="dxa"/>
            <w:tcBorders>
              <w:bottom w:val="double" w:sz="6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826907B" w14:textId="4B0D689E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  <w:r w:rsidRPr="00E02147">
              <w:rPr>
                <w:rFonts w:ascii="Arial" w:hAnsi="Arial" w:cs="Arial"/>
              </w:rPr>
              <w:t>This study</w:t>
            </w:r>
          </w:p>
        </w:tc>
      </w:tr>
      <w:tr w:rsidR="00C43769" w:rsidRPr="00E02147" w14:paraId="52D44168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76133D63" w14:textId="5C735455" w:rsidR="00C43769" w:rsidRPr="00E02147" w:rsidRDefault="00C43769" w:rsidP="00C43769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5B26F653" w14:textId="4F77200A" w:rsidR="00C43769" w:rsidRPr="00E02147" w:rsidRDefault="00C43769" w:rsidP="00C43769">
            <w:pPr>
              <w:rPr>
                <w:rFonts w:ascii="Arial" w:hAnsi="Arial" w:cs="Arial"/>
              </w:rPr>
            </w:pP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00C4B5A2" w14:textId="2814ED56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1578B569" w14:textId="45E1BD94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</w:p>
        </w:tc>
      </w:tr>
      <w:tr w:rsidR="00C43769" w:rsidRPr="00E02147" w14:paraId="5BD94249" w14:textId="77777777" w:rsidTr="00A271E6">
        <w:tc>
          <w:tcPr>
            <w:tcW w:w="2942" w:type="dxa"/>
            <w:tcBorders>
              <w:bottom w:val="double" w:sz="6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3DE03F8" w14:textId="38216C8A" w:rsidR="00C43769" w:rsidRPr="00E02147" w:rsidRDefault="00C43769" w:rsidP="00C43769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208" w:type="dxa"/>
            <w:tcBorders>
              <w:bottom w:val="double" w:sz="6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674B0055" w14:textId="754DB62F" w:rsidR="00C43769" w:rsidRPr="00E02147" w:rsidRDefault="00C43769" w:rsidP="00C43769">
            <w:pPr>
              <w:rPr>
                <w:rFonts w:ascii="Arial" w:hAnsi="Arial" w:cs="Arial"/>
              </w:rPr>
            </w:pPr>
          </w:p>
        </w:tc>
        <w:tc>
          <w:tcPr>
            <w:tcW w:w="7975" w:type="dxa"/>
            <w:tcBorders>
              <w:bottom w:val="double" w:sz="6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4358A268" w14:textId="415310ED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85" w:type="dxa"/>
            <w:tcBorders>
              <w:bottom w:val="double" w:sz="6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hideMark/>
          </w:tcPr>
          <w:p w14:paraId="3A5B4E57" w14:textId="2ABD24A6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</w:p>
        </w:tc>
      </w:tr>
      <w:tr w:rsidR="00C43769" w:rsidRPr="00E02147" w14:paraId="65A0F743" w14:textId="77777777" w:rsidTr="00A271E6">
        <w:tc>
          <w:tcPr>
            <w:tcW w:w="2942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0E80D69C" w14:textId="62258546" w:rsidR="00C43769" w:rsidRPr="00E02147" w:rsidRDefault="00C43769" w:rsidP="00C43769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208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FB5C6AE" w14:textId="5476B049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797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B940143" w14:textId="6855C2E6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285" w:type="dxa"/>
            <w:tcMar>
              <w:top w:w="113" w:type="dxa"/>
              <w:left w:w="113" w:type="dxa"/>
              <w:bottom w:w="113" w:type="dxa"/>
              <w:right w:w="113" w:type="dxa"/>
            </w:tcMar>
          </w:tcPr>
          <w:p w14:paraId="78015183" w14:textId="3D22DE5A" w:rsidR="00C43769" w:rsidRPr="00E02147" w:rsidRDefault="00C43769" w:rsidP="00C43769">
            <w:pPr>
              <w:jc w:val="center"/>
              <w:rPr>
                <w:rFonts w:ascii="Arial" w:hAnsi="Arial" w:cs="Arial"/>
              </w:rPr>
            </w:pPr>
          </w:p>
        </w:tc>
      </w:tr>
    </w:tbl>
    <w:p w14:paraId="7C4613B9" w14:textId="3861CEE6" w:rsidR="00041B3A" w:rsidRPr="00E02147" w:rsidRDefault="00A271E6">
      <w:pPr>
        <w:rPr>
          <w:rFonts w:ascii="Arial" w:hAnsi="Arial" w:cs="Arial"/>
          <w:b/>
          <w:bCs/>
        </w:rPr>
      </w:pPr>
      <w:r w:rsidRPr="00E02147">
        <w:rPr>
          <w:rFonts w:ascii="Arial" w:hAnsi="Arial" w:cs="Arial"/>
          <w:b/>
          <w:bCs/>
        </w:rPr>
        <w:t>References</w:t>
      </w:r>
    </w:p>
    <w:p w14:paraId="68D16F70" w14:textId="714F9D43" w:rsidR="000F3149" w:rsidRPr="00E02147" w:rsidRDefault="000F3149">
      <w:pPr>
        <w:rPr>
          <w:rFonts w:ascii="Arial" w:hAnsi="Arial" w:cs="Arial"/>
        </w:rPr>
      </w:pPr>
    </w:p>
    <w:p w14:paraId="5E7C8EFF" w14:textId="77777777" w:rsidR="006C4ABD" w:rsidRPr="00E02147" w:rsidRDefault="000F3149" w:rsidP="006C4ABD">
      <w:pPr>
        <w:pStyle w:val="EndNoteBibliography"/>
        <w:ind w:left="720" w:hanging="720"/>
        <w:rPr>
          <w:noProof/>
        </w:rPr>
      </w:pPr>
      <w:r w:rsidRPr="00E02147">
        <w:fldChar w:fldCharType="begin"/>
      </w:r>
      <w:r w:rsidRPr="00E02147">
        <w:instrText xml:space="preserve"> ADDIN EN.REFLIST </w:instrText>
      </w:r>
      <w:r w:rsidRPr="00E02147">
        <w:fldChar w:fldCharType="separate"/>
      </w:r>
      <w:r w:rsidR="006C4ABD" w:rsidRPr="00E02147">
        <w:rPr>
          <w:noProof/>
        </w:rPr>
        <w:t>1.</w:t>
      </w:r>
      <w:r w:rsidR="006C4ABD" w:rsidRPr="00E02147">
        <w:rPr>
          <w:noProof/>
        </w:rPr>
        <w:tab/>
        <w:t>Rahme LG, Stevens EJ, Wolfort SF, Shao J, Tompkins RG, Ausubel FM.</w:t>
      </w:r>
      <w:r w:rsidR="006C4ABD" w:rsidRPr="00E02147">
        <w:rPr>
          <w:b/>
          <w:noProof/>
        </w:rPr>
        <w:t xml:space="preserve"> </w:t>
      </w:r>
      <w:r w:rsidR="006C4ABD" w:rsidRPr="00E02147">
        <w:rPr>
          <w:noProof/>
        </w:rPr>
        <w:t>1995. Common virulence factors for bacterial pathogenicity in plants and animals. Science 268:1899-902.</w:t>
      </w:r>
    </w:p>
    <w:p w14:paraId="731FA04B" w14:textId="77777777" w:rsidR="006C4ABD" w:rsidRPr="00E02147" w:rsidRDefault="006C4ABD" w:rsidP="006C4ABD">
      <w:pPr>
        <w:pStyle w:val="EndNoteBibliography"/>
        <w:ind w:left="720" w:hanging="720"/>
        <w:rPr>
          <w:noProof/>
        </w:rPr>
      </w:pPr>
      <w:r w:rsidRPr="00E02147">
        <w:rPr>
          <w:noProof/>
        </w:rPr>
        <w:lastRenderedPageBreak/>
        <w:t>2.</w:t>
      </w:r>
      <w:r w:rsidRPr="00E02147">
        <w:rPr>
          <w:noProof/>
        </w:rPr>
        <w:tab/>
        <w:t>Hogan DA, Vik A, Kolter R.</w:t>
      </w:r>
      <w:r w:rsidRPr="00E02147">
        <w:rPr>
          <w:b/>
          <w:noProof/>
        </w:rPr>
        <w:t xml:space="preserve"> </w:t>
      </w:r>
      <w:r w:rsidRPr="00E02147">
        <w:rPr>
          <w:noProof/>
        </w:rPr>
        <w:t xml:space="preserve">2004. A </w:t>
      </w:r>
      <w:r w:rsidRPr="00E02147">
        <w:rPr>
          <w:i/>
          <w:noProof/>
        </w:rPr>
        <w:t>Pseudomonas aeruginosa</w:t>
      </w:r>
      <w:r w:rsidRPr="00E02147">
        <w:rPr>
          <w:noProof/>
        </w:rPr>
        <w:t xml:space="preserve"> quorum-sensing molecule influences</w:t>
      </w:r>
      <w:r w:rsidRPr="00E02147">
        <w:rPr>
          <w:i/>
          <w:noProof/>
        </w:rPr>
        <w:t xml:space="preserve"> Candida albicans</w:t>
      </w:r>
      <w:r w:rsidRPr="00E02147">
        <w:rPr>
          <w:noProof/>
        </w:rPr>
        <w:t xml:space="preserve"> morphology. Mol Microbiol 54:1212-23.</w:t>
      </w:r>
    </w:p>
    <w:p w14:paraId="28ACB96D" w14:textId="77777777" w:rsidR="006C4ABD" w:rsidRPr="00E02147" w:rsidRDefault="006C4ABD" w:rsidP="006C4ABD">
      <w:pPr>
        <w:pStyle w:val="EndNoteBibliography"/>
        <w:ind w:left="720" w:hanging="720"/>
        <w:rPr>
          <w:noProof/>
        </w:rPr>
      </w:pPr>
      <w:r w:rsidRPr="00E02147">
        <w:rPr>
          <w:noProof/>
        </w:rPr>
        <w:t>3.</w:t>
      </w:r>
      <w:r w:rsidRPr="00E02147">
        <w:rPr>
          <w:noProof/>
        </w:rPr>
        <w:tab/>
        <w:t>Whiteley M, Lee KM, Greenberg EP.</w:t>
      </w:r>
      <w:r w:rsidRPr="00E02147">
        <w:rPr>
          <w:b/>
          <w:noProof/>
        </w:rPr>
        <w:t xml:space="preserve"> </w:t>
      </w:r>
      <w:r w:rsidRPr="00E02147">
        <w:rPr>
          <w:noProof/>
        </w:rPr>
        <w:t xml:space="preserve">1999. Identification of genes controlled by quorum sensing in </w:t>
      </w:r>
      <w:r w:rsidRPr="00E02147">
        <w:rPr>
          <w:i/>
          <w:noProof/>
        </w:rPr>
        <w:t>Pseudomonas aeruginosa</w:t>
      </w:r>
      <w:r w:rsidRPr="00E02147">
        <w:rPr>
          <w:noProof/>
        </w:rPr>
        <w:t>. Proc Natl Acad Sci U S A 96:13904-9.</w:t>
      </w:r>
    </w:p>
    <w:p w14:paraId="250B8519" w14:textId="77777777" w:rsidR="006C4ABD" w:rsidRPr="00E02147" w:rsidRDefault="006C4ABD" w:rsidP="006C4ABD">
      <w:pPr>
        <w:pStyle w:val="EndNoteBibliography"/>
        <w:ind w:left="720" w:hanging="720"/>
        <w:rPr>
          <w:noProof/>
        </w:rPr>
      </w:pPr>
      <w:r w:rsidRPr="00E02147">
        <w:rPr>
          <w:noProof/>
        </w:rPr>
        <w:t>4.</w:t>
      </w:r>
      <w:r w:rsidRPr="00E02147">
        <w:rPr>
          <w:noProof/>
        </w:rPr>
        <w:tab/>
        <w:t>Whiteley M, Greenberg EP.</w:t>
      </w:r>
      <w:r w:rsidRPr="00E02147">
        <w:rPr>
          <w:b/>
          <w:noProof/>
        </w:rPr>
        <w:t xml:space="preserve"> </w:t>
      </w:r>
      <w:r w:rsidRPr="00E02147">
        <w:rPr>
          <w:noProof/>
        </w:rPr>
        <w:t xml:space="preserve">2001. Promoter specificity elements in </w:t>
      </w:r>
      <w:r w:rsidRPr="00E02147">
        <w:rPr>
          <w:i/>
          <w:noProof/>
        </w:rPr>
        <w:t>Pseudomonas aeruginosa</w:t>
      </w:r>
      <w:r w:rsidRPr="00E02147">
        <w:rPr>
          <w:noProof/>
        </w:rPr>
        <w:t xml:space="preserve"> quorum-sensing-controlled genes. J Bacteriol 183:5529-5534.</w:t>
      </w:r>
    </w:p>
    <w:p w14:paraId="29DECB9C" w14:textId="77777777" w:rsidR="006C4ABD" w:rsidRPr="00E02147" w:rsidRDefault="006C4ABD" w:rsidP="006C4ABD">
      <w:pPr>
        <w:pStyle w:val="EndNoteBibliography"/>
        <w:ind w:left="720" w:hanging="720"/>
        <w:rPr>
          <w:noProof/>
        </w:rPr>
      </w:pPr>
      <w:r w:rsidRPr="00E02147">
        <w:rPr>
          <w:noProof/>
        </w:rPr>
        <w:t>5.</w:t>
      </w:r>
      <w:r w:rsidRPr="00E02147">
        <w:rPr>
          <w:noProof/>
        </w:rPr>
        <w:tab/>
        <w:t>Wang Z, Xiong G, Lutz F.</w:t>
      </w:r>
      <w:r w:rsidRPr="00E02147">
        <w:rPr>
          <w:b/>
          <w:noProof/>
        </w:rPr>
        <w:t xml:space="preserve"> </w:t>
      </w:r>
      <w:r w:rsidRPr="00E02147">
        <w:rPr>
          <w:noProof/>
        </w:rPr>
        <w:t>1995. Site-specific integration of the phage phi CTX genome into the</w:t>
      </w:r>
      <w:r w:rsidRPr="00E02147">
        <w:rPr>
          <w:i/>
          <w:noProof/>
        </w:rPr>
        <w:t xml:space="preserve"> Pseudomonas aeruginosa </w:t>
      </w:r>
      <w:r w:rsidRPr="00E02147">
        <w:rPr>
          <w:noProof/>
        </w:rPr>
        <w:t xml:space="preserve">chromosome: characterization of the functional integrase gene located close to and upstream of </w:t>
      </w:r>
      <w:r w:rsidRPr="00E02147">
        <w:rPr>
          <w:i/>
          <w:noProof/>
        </w:rPr>
        <w:t>attP</w:t>
      </w:r>
      <w:r w:rsidRPr="00E02147">
        <w:rPr>
          <w:noProof/>
        </w:rPr>
        <w:t>. Mol Gen Genet 246:72-9.</w:t>
      </w:r>
    </w:p>
    <w:p w14:paraId="6A05C8DC" w14:textId="77777777" w:rsidR="006C4ABD" w:rsidRPr="00E02147" w:rsidRDefault="006C4ABD" w:rsidP="006C4ABD">
      <w:pPr>
        <w:pStyle w:val="EndNoteBibliography"/>
        <w:ind w:left="720" w:hanging="720"/>
        <w:rPr>
          <w:noProof/>
        </w:rPr>
      </w:pPr>
      <w:r w:rsidRPr="00E02147">
        <w:rPr>
          <w:noProof/>
        </w:rPr>
        <w:t>6.</w:t>
      </w:r>
      <w:r w:rsidRPr="00E02147">
        <w:rPr>
          <w:noProof/>
        </w:rPr>
        <w:tab/>
        <w:t>Choi KH, Schweizer HP.</w:t>
      </w:r>
      <w:r w:rsidRPr="00E02147">
        <w:rPr>
          <w:b/>
          <w:noProof/>
        </w:rPr>
        <w:t xml:space="preserve"> </w:t>
      </w:r>
      <w:r w:rsidRPr="00E02147">
        <w:rPr>
          <w:noProof/>
        </w:rPr>
        <w:t xml:space="preserve">2006. mini-Tn7 insertion in bacteria with single </w:t>
      </w:r>
      <w:r w:rsidRPr="00E02147">
        <w:rPr>
          <w:i/>
          <w:noProof/>
        </w:rPr>
        <w:t>att</w:t>
      </w:r>
      <w:r w:rsidRPr="00E02147">
        <w:rPr>
          <w:noProof/>
        </w:rPr>
        <w:t xml:space="preserve">Tn7 sites: example </w:t>
      </w:r>
      <w:r w:rsidRPr="00E02147">
        <w:rPr>
          <w:i/>
          <w:noProof/>
        </w:rPr>
        <w:t>Pseudomonas aeruginosa</w:t>
      </w:r>
      <w:r w:rsidRPr="00E02147">
        <w:rPr>
          <w:noProof/>
        </w:rPr>
        <w:t>. Nat Protoc 1:153-61.</w:t>
      </w:r>
    </w:p>
    <w:p w14:paraId="08B57E14" w14:textId="77777777" w:rsidR="006C4ABD" w:rsidRPr="00E02147" w:rsidRDefault="006C4ABD" w:rsidP="006C4ABD">
      <w:pPr>
        <w:pStyle w:val="EndNoteBibliography"/>
        <w:ind w:left="720" w:hanging="720"/>
        <w:rPr>
          <w:noProof/>
        </w:rPr>
      </w:pPr>
      <w:r w:rsidRPr="00E02147">
        <w:rPr>
          <w:noProof/>
        </w:rPr>
        <w:t>7.</w:t>
      </w:r>
      <w:r w:rsidRPr="00E02147">
        <w:rPr>
          <w:noProof/>
        </w:rPr>
        <w:tab/>
        <w:t>Wang BX, Cady KC, Oyarce GC, Ribbeck K, Laub MT.</w:t>
      </w:r>
      <w:r w:rsidRPr="00E02147">
        <w:rPr>
          <w:b/>
          <w:noProof/>
        </w:rPr>
        <w:t xml:space="preserve"> </w:t>
      </w:r>
      <w:r w:rsidRPr="00E02147">
        <w:rPr>
          <w:noProof/>
        </w:rPr>
        <w:t xml:space="preserve">2021. Two-component signaling systems regulate diverse virulence-associated traits in </w:t>
      </w:r>
      <w:r w:rsidRPr="00E02147">
        <w:rPr>
          <w:i/>
          <w:noProof/>
        </w:rPr>
        <w:t>Pseudomonas aeruginosa</w:t>
      </w:r>
      <w:r w:rsidRPr="00E02147">
        <w:rPr>
          <w:noProof/>
        </w:rPr>
        <w:t>. Appl Environ Microbiol 87.</w:t>
      </w:r>
    </w:p>
    <w:p w14:paraId="1225DC9D" w14:textId="77777777" w:rsidR="006C4ABD" w:rsidRPr="00E02147" w:rsidRDefault="006C4ABD" w:rsidP="006C4ABD">
      <w:pPr>
        <w:pStyle w:val="EndNoteBibliography"/>
        <w:ind w:left="720" w:hanging="720"/>
        <w:rPr>
          <w:noProof/>
        </w:rPr>
      </w:pPr>
      <w:r w:rsidRPr="00E02147">
        <w:rPr>
          <w:noProof/>
        </w:rPr>
        <w:t>8.</w:t>
      </w:r>
      <w:r w:rsidRPr="00E02147">
        <w:rPr>
          <w:noProof/>
        </w:rPr>
        <w:tab/>
        <w:t>Harty CE, Martins D, Doing G, Mould DL, Clay ME, Occhipinti P, Nguyen D, Hogan DA.</w:t>
      </w:r>
      <w:r w:rsidRPr="00E02147">
        <w:rPr>
          <w:b/>
          <w:noProof/>
        </w:rPr>
        <w:t xml:space="preserve"> </w:t>
      </w:r>
      <w:r w:rsidRPr="00E02147">
        <w:rPr>
          <w:noProof/>
        </w:rPr>
        <w:t xml:space="preserve">2019. Ethanol stimulates trehalose production through a SpoT-DksA-AlgU dependent pathway in </w:t>
      </w:r>
      <w:r w:rsidRPr="00E02147">
        <w:rPr>
          <w:i/>
          <w:noProof/>
        </w:rPr>
        <w:t>Pseudomonas aeruginosa</w:t>
      </w:r>
      <w:r w:rsidRPr="00E02147">
        <w:rPr>
          <w:noProof/>
        </w:rPr>
        <w:t>. Journal of Bacteriology doi:10.1128/jb.00794-18:JB.00794-18.</w:t>
      </w:r>
    </w:p>
    <w:p w14:paraId="484C227E" w14:textId="77777777" w:rsidR="006C4ABD" w:rsidRPr="00E02147" w:rsidRDefault="006C4ABD" w:rsidP="006C4ABD">
      <w:pPr>
        <w:pStyle w:val="EndNoteBibliography"/>
        <w:ind w:left="720" w:hanging="720"/>
        <w:rPr>
          <w:noProof/>
        </w:rPr>
      </w:pPr>
      <w:r w:rsidRPr="00E02147">
        <w:rPr>
          <w:noProof/>
        </w:rPr>
        <w:t>9.</w:t>
      </w:r>
      <w:r w:rsidRPr="00E02147">
        <w:rPr>
          <w:noProof/>
        </w:rPr>
        <w:tab/>
        <w:t>Crocker AW, Harty CE, Hammond JH, Willger SD, Salazar P, Botelho NJ, Jacobs NJ, Hogan DA.</w:t>
      </w:r>
      <w:r w:rsidRPr="00E02147">
        <w:rPr>
          <w:b/>
          <w:noProof/>
        </w:rPr>
        <w:t xml:space="preserve"> </w:t>
      </w:r>
      <w:r w:rsidRPr="00E02147">
        <w:rPr>
          <w:noProof/>
        </w:rPr>
        <w:t xml:space="preserve">2019. </w:t>
      </w:r>
      <w:r w:rsidRPr="00E02147">
        <w:rPr>
          <w:i/>
          <w:noProof/>
        </w:rPr>
        <w:t xml:space="preserve">Pseudomonas aeruginosa </w:t>
      </w:r>
      <w:r w:rsidRPr="00E02147">
        <w:rPr>
          <w:noProof/>
        </w:rPr>
        <w:t>ethanol oxidation by AdhA in low-oxygen environments. J Bacteriol 201.</w:t>
      </w:r>
    </w:p>
    <w:p w14:paraId="60FE41EC" w14:textId="77777777" w:rsidR="006C4ABD" w:rsidRPr="00E02147" w:rsidRDefault="006C4ABD" w:rsidP="006C4ABD">
      <w:pPr>
        <w:pStyle w:val="EndNoteBibliography"/>
        <w:ind w:left="720" w:hanging="720"/>
        <w:rPr>
          <w:noProof/>
        </w:rPr>
      </w:pPr>
      <w:r w:rsidRPr="00E02147">
        <w:rPr>
          <w:noProof/>
        </w:rPr>
        <w:t>10.</w:t>
      </w:r>
      <w:r w:rsidRPr="00E02147">
        <w:rPr>
          <w:noProof/>
        </w:rPr>
        <w:tab/>
        <w:t>Feinbaum RL, Urbach JM, Liberati NT, Djonovic S, Adonizio A, Carvunis AR, Ausubel FM.</w:t>
      </w:r>
      <w:r w:rsidRPr="00E02147">
        <w:rPr>
          <w:b/>
          <w:noProof/>
        </w:rPr>
        <w:t xml:space="preserve"> </w:t>
      </w:r>
      <w:r w:rsidRPr="00E02147">
        <w:rPr>
          <w:noProof/>
        </w:rPr>
        <w:t xml:space="preserve">2012. Genome-wide identification of </w:t>
      </w:r>
      <w:r w:rsidRPr="00E02147">
        <w:rPr>
          <w:i/>
          <w:noProof/>
        </w:rPr>
        <w:t>Pseudomonas aeruginosa</w:t>
      </w:r>
      <w:r w:rsidRPr="00E02147">
        <w:rPr>
          <w:noProof/>
        </w:rPr>
        <w:t xml:space="preserve"> virulence-related genes using a </w:t>
      </w:r>
      <w:r w:rsidRPr="00E02147">
        <w:rPr>
          <w:i/>
          <w:noProof/>
        </w:rPr>
        <w:t>Caenorhabditis elegans</w:t>
      </w:r>
      <w:r w:rsidRPr="00E02147">
        <w:rPr>
          <w:noProof/>
        </w:rPr>
        <w:t xml:space="preserve"> infection model. PLoS Pathog 8:e1002813.</w:t>
      </w:r>
    </w:p>
    <w:p w14:paraId="52884176" w14:textId="77777777" w:rsidR="006C4ABD" w:rsidRPr="00E02147" w:rsidRDefault="006C4ABD" w:rsidP="006C4ABD">
      <w:pPr>
        <w:pStyle w:val="EndNoteBibliography"/>
        <w:ind w:left="720" w:hanging="720"/>
        <w:rPr>
          <w:noProof/>
        </w:rPr>
      </w:pPr>
      <w:r w:rsidRPr="00E02147">
        <w:rPr>
          <w:noProof/>
        </w:rPr>
        <w:t>11.</w:t>
      </w:r>
      <w:r w:rsidRPr="00E02147">
        <w:rPr>
          <w:noProof/>
        </w:rPr>
        <w:tab/>
        <w:t>Liberati NT, Urbach JM, Miyata S, Lee DG, Drenkard E, Wu G, Villanueva J, Wei T, Ausubel FM.</w:t>
      </w:r>
      <w:r w:rsidRPr="00E02147">
        <w:rPr>
          <w:b/>
          <w:noProof/>
        </w:rPr>
        <w:t xml:space="preserve"> </w:t>
      </w:r>
      <w:r w:rsidRPr="00E02147">
        <w:rPr>
          <w:noProof/>
        </w:rPr>
        <w:t xml:space="preserve">2006. An ordered, nonredundant library of </w:t>
      </w:r>
      <w:r w:rsidRPr="00E02147">
        <w:rPr>
          <w:i/>
          <w:noProof/>
        </w:rPr>
        <w:t>Pseudomonas aeruginosa</w:t>
      </w:r>
      <w:r w:rsidRPr="00E02147">
        <w:rPr>
          <w:noProof/>
        </w:rPr>
        <w:t xml:space="preserve"> strain PA14 transposon insertion mutants. Proceedings of the National Academy of Sciences of the United States of America 103:2833-2838.</w:t>
      </w:r>
    </w:p>
    <w:p w14:paraId="1AD9E60B" w14:textId="77777777" w:rsidR="006C4ABD" w:rsidRPr="00E02147" w:rsidRDefault="006C4ABD" w:rsidP="006C4ABD">
      <w:pPr>
        <w:pStyle w:val="EndNoteBibliography"/>
        <w:ind w:left="720" w:hanging="720"/>
        <w:rPr>
          <w:noProof/>
        </w:rPr>
      </w:pPr>
      <w:r w:rsidRPr="00E02147">
        <w:rPr>
          <w:noProof/>
        </w:rPr>
        <w:t>12.</w:t>
      </w:r>
      <w:r w:rsidRPr="00E02147">
        <w:rPr>
          <w:noProof/>
        </w:rPr>
        <w:tab/>
        <w:t>Smith EE, Buckley DG, Wu Z, Saenphimmachak C, Hoffman LR, D'Argenio DA, Miller SI, Ramsey BW, Speert DP, Moskowitz SM, Burns JL, Kaul R, Olson MV.</w:t>
      </w:r>
      <w:r w:rsidRPr="00E02147">
        <w:rPr>
          <w:b/>
          <w:noProof/>
        </w:rPr>
        <w:t xml:space="preserve"> </w:t>
      </w:r>
      <w:r w:rsidRPr="00E02147">
        <w:rPr>
          <w:noProof/>
        </w:rPr>
        <w:t xml:space="preserve">2006. Genetic adaptation by </w:t>
      </w:r>
      <w:r w:rsidRPr="00E02147">
        <w:rPr>
          <w:i/>
          <w:noProof/>
        </w:rPr>
        <w:t>Pseudomonas aeruginosa</w:t>
      </w:r>
      <w:r w:rsidRPr="00E02147">
        <w:rPr>
          <w:noProof/>
        </w:rPr>
        <w:t xml:space="preserve"> to the airways of cystic fibrosis patients. Proc Natl Acad Sci U S A 103:8487-92.</w:t>
      </w:r>
    </w:p>
    <w:p w14:paraId="24144C12" w14:textId="77777777" w:rsidR="006C4ABD" w:rsidRPr="00E02147" w:rsidRDefault="006C4ABD" w:rsidP="006C4ABD">
      <w:pPr>
        <w:pStyle w:val="EndNoteBibliography"/>
        <w:ind w:left="720" w:hanging="720"/>
        <w:rPr>
          <w:noProof/>
        </w:rPr>
      </w:pPr>
      <w:r w:rsidRPr="00E02147">
        <w:rPr>
          <w:noProof/>
        </w:rPr>
        <w:t>13.</w:t>
      </w:r>
      <w:r w:rsidRPr="00E02147">
        <w:rPr>
          <w:noProof/>
        </w:rPr>
        <w:tab/>
        <w:t>Clay ME, Hammond JH, Zhong F, Chen X, Kowalski CH, Lee AJ, Porter MS, Hampton TH, Greene CS, Pletneva EV, Hogan DA.</w:t>
      </w:r>
      <w:r w:rsidRPr="00E02147">
        <w:rPr>
          <w:b/>
          <w:noProof/>
        </w:rPr>
        <w:t xml:space="preserve"> </w:t>
      </w:r>
      <w:r w:rsidRPr="00E02147">
        <w:rPr>
          <w:noProof/>
        </w:rPr>
        <w:t xml:space="preserve">2020. </w:t>
      </w:r>
      <w:r w:rsidRPr="00E02147">
        <w:rPr>
          <w:i/>
          <w:noProof/>
        </w:rPr>
        <w:t>Pseudomonas aeruginosa lasR</w:t>
      </w:r>
      <w:r w:rsidRPr="00E02147">
        <w:rPr>
          <w:noProof/>
        </w:rPr>
        <w:t xml:space="preserve"> mutant fitness in microoxia is supported by an Anr-regulated oxygen-binding hemerythrin. Proceedings of the National Academy of Sciences 117:3167-3173.</w:t>
      </w:r>
    </w:p>
    <w:p w14:paraId="2FE355EC" w14:textId="77777777" w:rsidR="006C4ABD" w:rsidRPr="00E02147" w:rsidRDefault="006C4ABD" w:rsidP="006C4ABD">
      <w:pPr>
        <w:pStyle w:val="EndNoteBibliography"/>
        <w:ind w:left="720" w:hanging="720"/>
        <w:rPr>
          <w:noProof/>
        </w:rPr>
      </w:pPr>
      <w:r w:rsidRPr="00E02147">
        <w:rPr>
          <w:noProof/>
        </w:rPr>
        <w:t>14.</w:t>
      </w:r>
      <w:r w:rsidRPr="00E02147">
        <w:rPr>
          <w:noProof/>
        </w:rPr>
        <w:tab/>
        <w:t>Shanks RM, Caiazza NC, Hinsa SM, Toutain CM, O'Toole GA.</w:t>
      </w:r>
      <w:r w:rsidRPr="00E02147">
        <w:rPr>
          <w:b/>
          <w:noProof/>
        </w:rPr>
        <w:t xml:space="preserve"> </w:t>
      </w:r>
      <w:r w:rsidRPr="00E02147">
        <w:rPr>
          <w:noProof/>
        </w:rPr>
        <w:t xml:space="preserve">2006. </w:t>
      </w:r>
      <w:r w:rsidRPr="00E02147">
        <w:rPr>
          <w:i/>
          <w:noProof/>
        </w:rPr>
        <w:t>Saccharomyces cerevisiae</w:t>
      </w:r>
      <w:r w:rsidRPr="00E02147">
        <w:rPr>
          <w:noProof/>
        </w:rPr>
        <w:t>-based molecular tool kit for manipulation of genes from gram-negative bacteria. Appl Environ Microbiol 72:5027-36.</w:t>
      </w:r>
    </w:p>
    <w:p w14:paraId="16510BAD" w14:textId="4127D356" w:rsidR="000F3149" w:rsidRPr="00736E23" w:rsidRDefault="000F3149" w:rsidP="00146C9D">
      <w:pPr>
        <w:spacing w:line="480" w:lineRule="auto"/>
        <w:rPr>
          <w:rFonts w:ascii="Arial" w:hAnsi="Arial" w:cs="Arial"/>
        </w:rPr>
      </w:pPr>
      <w:r w:rsidRPr="00E02147">
        <w:rPr>
          <w:rFonts w:ascii="Arial" w:hAnsi="Arial" w:cs="Arial"/>
        </w:rPr>
        <w:fldChar w:fldCharType="end"/>
      </w:r>
    </w:p>
    <w:sectPr w:rsidR="000F3149" w:rsidRPr="00736E23" w:rsidSect="00A271E6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2"/>
  <w:proofState w:spelling="clean" w:grammar="clean"/>
  <w:defaultTabStop w:val="720"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SM Journal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edprxef1s50xteppry5vf5c00zzvadaaexz&quot;&gt;evol_interact_heterogen&lt;record-ids&gt;&lt;item&gt;90&lt;/item&gt;&lt;item&gt;138&lt;/item&gt;&lt;item&gt;198&lt;/item&gt;&lt;item&gt;199&lt;/item&gt;&lt;/record-ids&gt;&lt;/item&gt;&lt;/Libraries&gt;"/>
  </w:docVars>
  <w:rsids>
    <w:rsidRoot w:val="004B4E28"/>
    <w:rsid w:val="00040D50"/>
    <w:rsid w:val="00041B3A"/>
    <w:rsid w:val="00042BBE"/>
    <w:rsid w:val="00056814"/>
    <w:rsid w:val="00073F91"/>
    <w:rsid w:val="000A38A6"/>
    <w:rsid w:val="000A57F7"/>
    <w:rsid w:val="000A76E5"/>
    <w:rsid w:val="000C6BEA"/>
    <w:rsid w:val="000E0144"/>
    <w:rsid w:val="000E0274"/>
    <w:rsid w:val="000E6050"/>
    <w:rsid w:val="000F3149"/>
    <w:rsid w:val="000F5E5D"/>
    <w:rsid w:val="001008EA"/>
    <w:rsid w:val="00103609"/>
    <w:rsid w:val="00106C8F"/>
    <w:rsid w:val="00123155"/>
    <w:rsid w:val="00127C73"/>
    <w:rsid w:val="001341BF"/>
    <w:rsid w:val="00141486"/>
    <w:rsid w:val="00146C9D"/>
    <w:rsid w:val="00167D61"/>
    <w:rsid w:val="00187145"/>
    <w:rsid w:val="001C0DCA"/>
    <w:rsid w:val="001D320A"/>
    <w:rsid w:val="001E4F3B"/>
    <w:rsid w:val="001F2EBF"/>
    <w:rsid w:val="00204A49"/>
    <w:rsid w:val="0021637E"/>
    <w:rsid w:val="002408CD"/>
    <w:rsid w:val="00256E2D"/>
    <w:rsid w:val="00270578"/>
    <w:rsid w:val="0028150F"/>
    <w:rsid w:val="002E1D87"/>
    <w:rsid w:val="002E35F5"/>
    <w:rsid w:val="002E7BA2"/>
    <w:rsid w:val="002F09EC"/>
    <w:rsid w:val="0030324C"/>
    <w:rsid w:val="00304613"/>
    <w:rsid w:val="003121FB"/>
    <w:rsid w:val="0034096C"/>
    <w:rsid w:val="0034484D"/>
    <w:rsid w:val="0037017D"/>
    <w:rsid w:val="003C20FC"/>
    <w:rsid w:val="003F5EE8"/>
    <w:rsid w:val="00400E5B"/>
    <w:rsid w:val="00404C3F"/>
    <w:rsid w:val="00405F6B"/>
    <w:rsid w:val="0046096A"/>
    <w:rsid w:val="00477991"/>
    <w:rsid w:val="004869B4"/>
    <w:rsid w:val="00493175"/>
    <w:rsid w:val="004961E6"/>
    <w:rsid w:val="004A1246"/>
    <w:rsid w:val="004B4E28"/>
    <w:rsid w:val="004C014F"/>
    <w:rsid w:val="004C5DC9"/>
    <w:rsid w:val="004C71BE"/>
    <w:rsid w:val="00514619"/>
    <w:rsid w:val="00524A1C"/>
    <w:rsid w:val="00536C41"/>
    <w:rsid w:val="00540F69"/>
    <w:rsid w:val="00562F73"/>
    <w:rsid w:val="00574470"/>
    <w:rsid w:val="00577C3C"/>
    <w:rsid w:val="005956BB"/>
    <w:rsid w:val="005C4492"/>
    <w:rsid w:val="005C56DE"/>
    <w:rsid w:val="005E2374"/>
    <w:rsid w:val="005F7A48"/>
    <w:rsid w:val="00602D49"/>
    <w:rsid w:val="00602F34"/>
    <w:rsid w:val="00620319"/>
    <w:rsid w:val="00647794"/>
    <w:rsid w:val="00653550"/>
    <w:rsid w:val="00665593"/>
    <w:rsid w:val="006746BA"/>
    <w:rsid w:val="0067595E"/>
    <w:rsid w:val="006765CE"/>
    <w:rsid w:val="00695769"/>
    <w:rsid w:val="006A5ECF"/>
    <w:rsid w:val="006B2DAC"/>
    <w:rsid w:val="006C4ABD"/>
    <w:rsid w:val="006D2D7D"/>
    <w:rsid w:val="006D72B5"/>
    <w:rsid w:val="006E3A11"/>
    <w:rsid w:val="006F4C28"/>
    <w:rsid w:val="007004BA"/>
    <w:rsid w:val="00705033"/>
    <w:rsid w:val="00707F9A"/>
    <w:rsid w:val="00721FE5"/>
    <w:rsid w:val="00736E23"/>
    <w:rsid w:val="007433B8"/>
    <w:rsid w:val="007468F4"/>
    <w:rsid w:val="00754028"/>
    <w:rsid w:val="00794F0D"/>
    <w:rsid w:val="007A5566"/>
    <w:rsid w:val="007A7830"/>
    <w:rsid w:val="007C0EDB"/>
    <w:rsid w:val="007C1D10"/>
    <w:rsid w:val="007D1EC8"/>
    <w:rsid w:val="007E4765"/>
    <w:rsid w:val="007F4610"/>
    <w:rsid w:val="00840D26"/>
    <w:rsid w:val="00861833"/>
    <w:rsid w:val="008A5422"/>
    <w:rsid w:val="008B5742"/>
    <w:rsid w:val="008C4198"/>
    <w:rsid w:val="008D7EC4"/>
    <w:rsid w:val="008E17FC"/>
    <w:rsid w:val="00904945"/>
    <w:rsid w:val="00927C18"/>
    <w:rsid w:val="009B598E"/>
    <w:rsid w:val="009C43E0"/>
    <w:rsid w:val="009C46AC"/>
    <w:rsid w:val="009D0CAB"/>
    <w:rsid w:val="009D7876"/>
    <w:rsid w:val="00A23C9D"/>
    <w:rsid w:val="00A271E6"/>
    <w:rsid w:val="00A84EEF"/>
    <w:rsid w:val="00A961C2"/>
    <w:rsid w:val="00B07333"/>
    <w:rsid w:val="00B20D57"/>
    <w:rsid w:val="00B24D42"/>
    <w:rsid w:val="00B35D3D"/>
    <w:rsid w:val="00B7788A"/>
    <w:rsid w:val="00B916A8"/>
    <w:rsid w:val="00BA0039"/>
    <w:rsid w:val="00BC16B6"/>
    <w:rsid w:val="00BC6A2B"/>
    <w:rsid w:val="00BE67A8"/>
    <w:rsid w:val="00C1451C"/>
    <w:rsid w:val="00C30499"/>
    <w:rsid w:val="00C43769"/>
    <w:rsid w:val="00C62F2B"/>
    <w:rsid w:val="00CA3363"/>
    <w:rsid w:val="00CB2887"/>
    <w:rsid w:val="00CC6964"/>
    <w:rsid w:val="00CC7D3F"/>
    <w:rsid w:val="00CF6037"/>
    <w:rsid w:val="00D02B4F"/>
    <w:rsid w:val="00D048E6"/>
    <w:rsid w:val="00D112DE"/>
    <w:rsid w:val="00D1522D"/>
    <w:rsid w:val="00D32E68"/>
    <w:rsid w:val="00D36539"/>
    <w:rsid w:val="00D57587"/>
    <w:rsid w:val="00D625C6"/>
    <w:rsid w:val="00D65F42"/>
    <w:rsid w:val="00D811F4"/>
    <w:rsid w:val="00D912AF"/>
    <w:rsid w:val="00DA698F"/>
    <w:rsid w:val="00DB12BF"/>
    <w:rsid w:val="00DD4F6C"/>
    <w:rsid w:val="00DE0D89"/>
    <w:rsid w:val="00E02147"/>
    <w:rsid w:val="00E5133C"/>
    <w:rsid w:val="00E52B11"/>
    <w:rsid w:val="00E73158"/>
    <w:rsid w:val="00E97D09"/>
    <w:rsid w:val="00EB759F"/>
    <w:rsid w:val="00EE5A4C"/>
    <w:rsid w:val="00EF08ED"/>
    <w:rsid w:val="00EF0BCB"/>
    <w:rsid w:val="00F03469"/>
    <w:rsid w:val="00F05927"/>
    <w:rsid w:val="00F14C66"/>
    <w:rsid w:val="00F21206"/>
    <w:rsid w:val="00F24442"/>
    <w:rsid w:val="00F36AE2"/>
    <w:rsid w:val="00F50F92"/>
    <w:rsid w:val="00F56316"/>
    <w:rsid w:val="00F6705B"/>
    <w:rsid w:val="00F7302F"/>
    <w:rsid w:val="00F800FE"/>
    <w:rsid w:val="00FD264F"/>
    <w:rsid w:val="00FF4D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F55BA4E"/>
  <w15:chartTrackingRefBased/>
  <w15:docId w15:val="{8BD05BB2-77D0-EC4D-A48A-FCA32595B2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961C2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sonormal0">
    <w:name w:val="msonormal"/>
    <w:basedOn w:val="Normal"/>
    <w:pPr>
      <w:spacing w:before="100" w:beforeAutospacing="1" w:after="100" w:afterAutospacing="1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A3363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3363"/>
    <w:rPr>
      <w:rFonts w:eastAsiaTheme="minorEastAsia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CA3363"/>
    <w:pPr>
      <w:jc w:val="center"/>
    </w:pPr>
    <w:rPr>
      <w:rFonts w:ascii="Arial" w:hAnsi="Arial" w:cs="Ari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A3363"/>
    <w:rPr>
      <w:rFonts w:ascii="Arial" w:hAnsi="Arial" w:cs="Arial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A3363"/>
    <w:rPr>
      <w:rFonts w:ascii="Arial" w:hAnsi="Arial" w:cs="Arial"/>
    </w:rPr>
  </w:style>
  <w:style w:type="character" w:customStyle="1" w:styleId="EndNoteBibliographyChar">
    <w:name w:val="EndNote Bibliography Char"/>
    <w:basedOn w:val="DefaultParagraphFont"/>
    <w:link w:val="EndNoteBibliography"/>
    <w:rsid w:val="00CA3363"/>
    <w:rPr>
      <w:rFonts w:ascii="Arial" w:hAnsi="Arial" w:cs="Arial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800F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800FE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CF603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0104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729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86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1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58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543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360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64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650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622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195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24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5082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48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18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33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50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817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938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38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501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881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unicode"/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981F2DA-286D-2740-9C42-AC2D877A04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9</TotalTime>
  <Pages>8</Pages>
  <Words>3222</Words>
  <Characters>18370</Characters>
  <Application>Microsoft Office Word</Application>
  <DocSecurity>0</DocSecurity>
  <Lines>153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5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llas L. Mould</dc:creator>
  <cp:keywords/>
  <dc:description/>
  <cp:lastModifiedBy>Dallas L. Mould</cp:lastModifiedBy>
  <cp:revision>69</cp:revision>
  <dcterms:created xsi:type="dcterms:W3CDTF">2021-11-23T15:50:00Z</dcterms:created>
  <dcterms:modified xsi:type="dcterms:W3CDTF">2022-04-14T16:44:00Z</dcterms:modified>
</cp:coreProperties>
</file>